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Pr="00F83E18" w:rsidR="6F2FB5C1" w:rsidP="291D19FE" w:rsidRDefault="291D19FE" w14:paraId="3D80C1F4" w14:textId="1D5FBD92">
      <w:pPr>
        <w:spacing w:line="240" w:lineRule="auto"/>
        <w:jc w:val="center"/>
        <w:rPr>
          <w:b/>
          <w:bCs/>
          <w:sz w:val="24"/>
          <w:szCs w:val="24"/>
        </w:rPr>
      </w:pPr>
      <w:r w:rsidRPr="291D19FE">
        <w:rPr>
          <w:b/>
          <w:bCs/>
          <w:sz w:val="24"/>
          <w:szCs w:val="24"/>
        </w:rPr>
        <w:t xml:space="preserve">Titre : Prédiction de l'abondance, la biomasse et la richesse totale des vers de terre </w:t>
      </w:r>
      <w:r w:rsidR="00AE5BD7">
        <w:br/>
      </w:r>
      <w:r w:rsidRPr="291D19FE">
        <w:rPr>
          <w:b/>
          <w:bCs/>
          <w:sz w:val="24"/>
          <w:szCs w:val="24"/>
        </w:rPr>
        <w:t xml:space="preserve">en France métropolitaine : un outil pour la surveillance biologique du territoire </w:t>
      </w:r>
      <w:r w:rsidR="00AE5BD7">
        <w:br/>
      </w:r>
      <w:r w:rsidRPr="291D19FE">
        <w:rPr>
          <w:b/>
          <w:bCs/>
          <w:sz w:val="24"/>
          <w:szCs w:val="24"/>
        </w:rPr>
        <w:t>et la conservation de la biodiversité des sols.</w:t>
      </w:r>
    </w:p>
    <w:p w:rsidR="00057429" w:rsidP="00AB177F" w:rsidRDefault="00057429" w14:paraId="3B3E03B2" w14:textId="77777777">
      <w:pPr>
        <w:rPr>
          <w:rFonts w:cstheme="minorHAnsi"/>
          <w:b/>
          <w:bCs/>
          <w:sz w:val="24"/>
          <w:szCs w:val="24"/>
        </w:rPr>
      </w:pPr>
    </w:p>
    <w:p w:rsidRPr="00F83E18" w:rsidR="6F2FB5C1" w:rsidP="00AB177F" w:rsidRDefault="00AB177F" w14:paraId="6B83868C" w14:textId="0D8ED2EA">
      <w:pPr>
        <w:rPr>
          <w:rFonts w:cstheme="minorHAnsi"/>
          <w:b/>
          <w:bCs/>
          <w:sz w:val="24"/>
          <w:szCs w:val="24"/>
        </w:rPr>
      </w:pPr>
      <w:r>
        <w:rPr>
          <w:rFonts w:cstheme="minorHAnsi"/>
          <w:b/>
          <w:bCs/>
          <w:sz w:val="24"/>
          <w:szCs w:val="24"/>
        </w:rPr>
        <w:t>Introduction</w:t>
      </w:r>
    </w:p>
    <w:p w:rsidRPr="00F83E18" w:rsidR="00245B34" w:rsidP="291D19FE" w:rsidRDefault="003D176D" w14:paraId="3DD86E87" w14:textId="003F8D69">
      <w:pPr>
        <w:spacing w:line="360" w:lineRule="auto"/>
        <w:ind w:firstLine="720"/>
        <w:jc w:val="both"/>
        <w:rPr>
          <w:sz w:val="24"/>
          <w:szCs w:val="24"/>
        </w:rPr>
      </w:pPr>
      <w:r w:rsidRPr="291D19FE">
        <w:rPr>
          <w:sz w:val="24"/>
          <w:szCs w:val="24"/>
        </w:rPr>
        <w:t xml:space="preserve">La </w:t>
      </w:r>
      <w:r w:rsidRPr="291D19FE" w:rsidR="009723FC">
        <w:rPr>
          <w:sz w:val="24"/>
          <w:szCs w:val="24"/>
        </w:rPr>
        <w:t>biodiversité des écosystèmes terrestres est</w:t>
      </w:r>
      <w:r w:rsidRPr="291D19FE">
        <w:rPr>
          <w:sz w:val="24"/>
          <w:szCs w:val="24"/>
        </w:rPr>
        <w:t xml:space="preserve"> majoritairement</w:t>
      </w:r>
      <w:r w:rsidRPr="291D19FE" w:rsidR="009723FC">
        <w:rPr>
          <w:sz w:val="24"/>
          <w:szCs w:val="24"/>
        </w:rPr>
        <w:t xml:space="preserve"> </w:t>
      </w:r>
      <w:r w:rsidRPr="291D19FE">
        <w:rPr>
          <w:sz w:val="24"/>
          <w:szCs w:val="24"/>
        </w:rPr>
        <w:t>cons</w:t>
      </w:r>
      <w:r w:rsidRPr="291D19FE" w:rsidR="00D472B2">
        <w:rPr>
          <w:sz w:val="24"/>
          <w:szCs w:val="24"/>
        </w:rPr>
        <w:t xml:space="preserve">tituée </w:t>
      </w:r>
      <w:r w:rsidRPr="291D19FE" w:rsidR="009723FC">
        <w:rPr>
          <w:sz w:val="24"/>
          <w:szCs w:val="24"/>
        </w:rPr>
        <w:t>par la faune vivant dans le sol</w:t>
      </w:r>
      <w:r w:rsidRPr="291D19FE" w:rsidR="00704499">
        <w:rPr>
          <w:sz w:val="24"/>
          <w:szCs w:val="24"/>
        </w:rPr>
        <w:t xml:space="preserve"> </w:t>
      </w:r>
      <w:r w:rsidRPr="291D19FE" w:rsidR="00542F66">
        <w:rPr>
          <w:sz w:val="24"/>
          <w:szCs w:val="24"/>
        </w:rPr>
        <w:fldChar w:fldCharType="begin"/>
      </w:r>
      <w:r w:rsidRPr="291D19FE" w:rsidR="00542F66">
        <w:rPr>
          <w:sz w:val="24"/>
          <w:szCs w:val="24"/>
        </w:rPr>
        <w:instrText xml:space="preserve"> ADDIN ZOTERO_ITEM CSL_CITATION {"citationID":"CGX05f1C","properties":{"formattedCitation":"(FAO, 2020)","plainCitation":"(FAO, 2020)","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291D19FE" w:rsidR="00542F66">
        <w:rPr>
          <w:sz w:val="24"/>
          <w:szCs w:val="24"/>
        </w:rPr>
        <w:fldChar w:fldCharType="separate"/>
      </w:r>
      <w:r w:rsidRPr="291D19FE" w:rsidR="00DD1E04">
        <w:rPr>
          <w:rFonts w:ascii="Calibri" w:hAnsi="Calibri" w:cs="Calibri"/>
          <w:sz w:val="24"/>
          <w:szCs w:val="24"/>
        </w:rPr>
        <w:t>(FAO, 2020)</w:t>
      </w:r>
      <w:r w:rsidRPr="291D19FE" w:rsidR="00542F66">
        <w:rPr>
          <w:sz w:val="24"/>
          <w:szCs w:val="24"/>
        </w:rPr>
        <w:fldChar w:fldCharType="end"/>
      </w:r>
      <w:r w:rsidRPr="291D19FE" w:rsidR="007A5D04">
        <w:rPr>
          <w:sz w:val="24"/>
          <w:szCs w:val="24"/>
        </w:rPr>
        <w:t>. En effet, la faune du sol</w:t>
      </w:r>
      <w:r w:rsidRPr="291D19FE" w:rsidR="003E0891">
        <w:rPr>
          <w:sz w:val="24"/>
          <w:szCs w:val="24"/>
        </w:rPr>
        <w:t xml:space="preserve"> </w:t>
      </w:r>
      <w:r w:rsidRPr="291D19FE" w:rsidR="009723FC">
        <w:rPr>
          <w:sz w:val="24"/>
          <w:szCs w:val="24"/>
        </w:rPr>
        <w:t>fourni</w:t>
      </w:r>
      <w:r w:rsidRPr="291D19FE" w:rsidR="00AB177F">
        <w:rPr>
          <w:sz w:val="24"/>
          <w:szCs w:val="24"/>
        </w:rPr>
        <w:t>t</w:t>
      </w:r>
      <w:r w:rsidRPr="291D19FE" w:rsidR="009723FC">
        <w:rPr>
          <w:sz w:val="24"/>
          <w:szCs w:val="24"/>
        </w:rPr>
        <w:t xml:space="preserve"> </w:t>
      </w:r>
      <w:r w:rsidRPr="291D19FE" w:rsidR="002C4C11">
        <w:rPr>
          <w:sz w:val="24"/>
          <w:szCs w:val="24"/>
        </w:rPr>
        <w:t xml:space="preserve">une large gamme de </w:t>
      </w:r>
      <w:r w:rsidRPr="291D19FE" w:rsidR="009723FC">
        <w:rPr>
          <w:sz w:val="24"/>
          <w:szCs w:val="24"/>
        </w:rPr>
        <w:t>services écosystémiques</w:t>
      </w:r>
      <w:r w:rsidRPr="291D19FE" w:rsidR="00CD014C">
        <w:rPr>
          <w:sz w:val="24"/>
          <w:szCs w:val="24"/>
        </w:rPr>
        <w:t xml:space="preserve"> </w:t>
      </w:r>
      <w:r w:rsidRPr="291D19FE" w:rsidR="00DA1D59">
        <w:rPr>
          <w:sz w:val="24"/>
          <w:szCs w:val="24"/>
        </w:rPr>
        <w:fldChar w:fldCharType="begin"/>
      </w:r>
      <w:r w:rsidRPr="291D19FE" w:rsidR="005353C8">
        <w:rPr>
          <w:sz w:val="24"/>
          <w:szCs w:val="24"/>
        </w:rPr>
        <w:instrText xml:space="preserve"> ADDIN ZOTERO_ITEM CSL_CITATION {"citationID":"Q89JeZ0V","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291D19FE" w:rsidR="00DA1D59">
        <w:rPr>
          <w:sz w:val="24"/>
          <w:szCs w:val="24"/>
        </w:rPr>
        <w:fldChar w:fldCharType="separate"/>
      </w:r>
      <w:r w:rsidRPr="291D19FE" w:rsidR="005353C8">
        <w:rPr>
          <w:rFonts w:ascii="Calibri" w:hAnsi="Calibri" w:cs="Calibri"/>
          <w:sz w:val="24"/>
          <w:szCs w:val="24"/>
        </w:rPr>
        <w:t>(Bardgett and Van der Putten, 2014; FAO, 2020)</w:t>
      </w:r>
      <w:r w:rsidRPr="291D19FE" w:rsidR="00DA1D59">
        <w:rPr>
          <w:sz w:val="24"/>
          <w:szCs w:val="24"/>
        </w:rPr>
        <w:fldChar w:fldCharType="end"/>
      </w:r>
      <w:r w:rsidRPr="291D19FE" w:rsidR="00196A83">
        <w:rPr>
          <w:sz w:val="24"/>
          <w:szCs w:val="24"/>
        </w:rPr>
        <w:t xml:space="preserve"> dont l</w:t>
      </w:r>
      <w:r w:rsidRPr="291D19FE" w:rsidR="00960F63">
        <w:rPr>
          <w:sz w:val="24"/>
          <w:szCs w:val="24"/>
        </w:rPr>
        <w:t>a</w:t>
      </w:r>
      <w:r w:rsidRPr="291D19FE" w:rsidR="0022608F">
        <w:rPr>
          <w:sz w:val="24"/>
          <w:szCs w:val="24"/>
        </w:rPr>
        <w:t xml:space="preserve"> </w:t>
      </w:r>
      <w:r w:rsidRPr="291D19FE" w:rsidR="00960F63">
        <w:rPr>
          <w:sz w:val="24"/>
          <w:szCs w:val="24"/>
        </w:rPr>
        <w:t xml:space="preserve">plupart </w:t>
      </w:r>
      <w:r w:rsidRPr="291D19FE" w:rsidR="00D72450">
        <w:rPr>
          <w:sz w:val="24"/>
          <w:szCs w:val="24"/>
        </w:rPr>
        <w:t>résulte</w:t>
      </w:r>
      <w:r w:rsidRPr="291D19FE" w:rsidR="00D529BD">
        <w:rPr>
          <w:sz w:val="24"/>
          <w:szCs w:val="24"/>
        </w:rPr>
        <w:t xml:space="preserve"> du processus conduit</w:t>
      </w:r>
      <w:r w:rsidRPr="291D19FE" w:rsidR="009723FC">
        <w:rPr>
          <w:sz w:val="24"/>
          <w:szCs w:val="24"/>
        </w:rPr>
        <w:t xml:space="preserve"> par les </w:t>
      </w:r>
      <w:r w:rsidRPr="291D19FE" w:rsidR="00852718">
        <w:rPr>
          <w:sz w:val="24"/>
          <w:szCs w:val="24"/>
        </w:rPr>
        <w:t xml:space="preserve">groupes </w:t>
      </w:r>
      <w:r w:rsidRPr="291D19FE" w:rsidR="009723FC">
        <w:rPr>
          <w:sz w:val="24"/>
          <w:szCs w:val="24"/>
        </w:rPr>
        <w:t xml:space="preserve">fonctionnels </w:t>
      </w:r>
      <w:r w:rsidRPr="291D19FE" w:rsidR="0045591E">
        <w:rPr>
          <w:sz w:val="24"/>
          <w:szCs w:val="24"/>
        </w:rPr>
        <w:t xml:space="preserve">et taxonomiques </w:t>
      </w:r>
      <w:r w:rsidRPr="291D19FE" w:rsidR="009723FC">
        <w:rPr>
          <w:sz w:val="24"/>
          <w:szCs w:val="24"/>
        </w:rPr>
        <w:t>de différentes communautés biologiques tels que les</w:t>
      </w:r>
      <w:r w:rsidRPr="291D19FE" w:rsidR="003648F7">
        <w:rPr>
          <w:sz w:val="24"/>
          <w:szCs w:val="24"/>
        </w:rPr>
        <w:t xml:space="preserve"> lombriciens</w:t>
      </w:r>
      <w:r w:rsidRPr="291D19FE" w:rsidR="009723FC">
        <w:rPr>
          <w:sz w:val="24"/>
          <w:szCs w:val="24"/>
        </w:rPr>
        <w:t xml:space="preserve"> </w:t>
      </w:r>
      <w:r w:rsidRPr="291D19FE" w:rsidR="00553784">
        <w:rPr>
          <w:sz w:val="24"/>
          <w:szCs w:val="24"/>
        </w:rPr>
        <w:fldChar w:fldCharType="begin"/>
      </w:r>
      <w:r w:rsidRPr="291D19FE" w:rsidR="00553784">
        <w:rPr>
          <w:sz w:val="24"/>
          <w:szCs w:val="24"/>
        </w:rPr>
        <w:instrText xml:space="preserve"> ADDIN ZOTERO_ITEM CSL_CITATION {"citationID":"wVTwIexJ","properties":{"formattedCitation":"(Gardi and Jeffery, 2009; Turb\\uc0\\u233{} et al., 2010)","plainCitation":"(Gardi and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Pr="291D19FE" w:rsidR="00553784">
        <w:rPr>
          <w:sz w:val="24"/>
          <w:szCs w:val="24"/>
        </w:rPr>
        <w:fldChar w:fldCharType="separate"/>
      </w:r>
      <w:r w:rsidRPr="00F83E18" w:rsidR="00DD1E04">
        <w:rPr>
          <w:rFonts w:ascii="Calibri" w:hAnsi="Calibri" w:cs="Calibri"/>
          <w:kern w:val="0"/>
          <w:sz w:val="24"/>
          <w:szCs w:val="24"/>
        </w:rPr>
        <w:t>(Gardi and Jeffery, 2009; Turbé et al., 2010)</w:t>
      </w:r>
      <w:r w:rsidRPr="291D19FE" w:rsidR="00553784">
        <w:rPr>
          <w:sz w:val="24"/>
          <w:szCs w:val="24"/>
        </w:rPr>
        <w:fldChar w:fldCharType="end"/>
      </w:r>
      <w:r w:rsidRPr="291D19FE" w:rsidR="00B40429">
        <w:rPr>
          <w:sz w:val="24"/>
          <w:szCs w:val="24"/>
        </w:rPr>
        <w:t>.</w:t>
      </w:r>
      <w:r w:rsidRPr="291D19FE" w:rsidR="003648F7">
        <w:rPr>
          <w:sz w:val="24"/>
          <w:szCs w:val="24"/>
        </w:rPr>
        <w:t xml:space="preserve"> Les vers de terre sont qualifiés comme étant les « ingénieurs des écosystèmes » car ils </w:t>
      </w:r>
      <w:r w:rsidRPr="291D19FE" w:rsidR="001465D2">
        <w:rPr>
          <w:sz w:val="24"/>
          <w:szCs w:val="24"/>
        </w:rPr>
        <w:t>participe</w:t>
      </w:r>
      <w:r w:rsidRPr="291D19FE" w:rsidR="000533A0">
        <w:rPr>
          <w:sz w:val="24"/>
          <w:szCs w:val="24"/>
        </w:rPr>
        <w:t>nt</w:t>
      </w:r>
      <w:r w:rsidRPr="291D19FE" w:rsidR="001465D2">
        <w:rPr>
          <w:sz w:val="24"/>
          <w:szCs w:val="24"/>
        </w:rPr>
        <w:t xml:space="preserve"> </w:t>
      </w:r>
      <w:r w:rsidRPr="291D19FE" w:rsidR="002E3AF8">
        <w:rPr>
          <w:sz w:val="24"/>
          <w:szCs w:val="24"/>
        </w:rPr>
        <w:t>au</w:t>
      </w:r>
      <w:r w:rsidRPr="291D19FE" w:rsidR="009723FC">
        <w:rPr>
          <w:sz w:val="24"/>
          <w:szCs w:val="24"/>
        </w:rPr>
        <w:t xml:space="preserve"> </w:t>
      </w:r>
      <w:r w:rsidRPr="291D19FE" w:rsidR="002E3AF8">
        <w:rPr>
          <w:sz w:val="24"/>
          <w:szCs w:val="24"/>
        </w:rPr>
        <w:t xml:space="preserve">développement </w:t>
      </w:r>
      <w:r w:rsidRPr="291D19FE" w:rsidR="009723FC">
        <w:rPr>
          <w:sz w:val="24"/>
          <w:szCs w:val="24"/>
        </w:rPr>
        <w:t>de la structure du sol</w:t>
      </w:r>
      <w:r w:rsidRPr="291D19FE" w:rsidR="00D6185D">
        <w:rPr>
          <w:sz w:val="24"/>
          <w:szCs w:val="24"/>
        </w:rPr>
        <w:t xml:space="preserve"> </w:t>
      </w:r>
      <w:r w:rsidRPr="291D19FE" w:rsidR="00D6185D">
        <w:rPr>
          <w:sz w:val="24"/>
          <w:szCs w:val="24"/>
        </w:rPr>
        <w:fldChar w:fldCharType="begin"/>
      </w:r>
      <w:r w:rsidRPr="291D19FE" w:rsidR="00D6185D">
        <w:rPr>
          <w:sz w:val="24"/>
          <w:szCs w:val="24"/>
        </w:rPr>
        <w:instrText xml:space="preserve"> ADDIN ZOTERO_ITEM CSL_CITATION {"citationID":"uGtycihV","properties":{"formattedCitation":"(Schon et al., 2017; Sharma et al., 2017)","plainCitation":"(Schon et al., 2017; Sharma et al., 2017)","noteIndex":0},"citationItems":[{"id":153,"uris":["http://zotero.org/users/7119014/items/BDIS6ZQ9"],"itemData":{"id":153,"type":"article-journal","abstract":"Earthworms help maintain and enhance the physical condition and function of soils. Their contribution to soil services, such as the flow of water, nutrients and gases, is influenced by earthworm abundance and diversity. In this study mesocosms with either low (dominated by epigeic Lumbricus rubellus) or high earthworm abundance and diversity (L. rubellus, Aporrectodea caliginosa and Aporrectodea longa) were established to explore the relationship with plant production, soil porosity and soil moisture over 444 days. Mesocosms with an abundant and diverse earthworm community had 5% more micro-pores and 70% more macropores. Volumetric soil moisture contents were consistently lower in the mesocosms with an abundant and diverse earthworm community and above-ground accumulation of plant biomass was 35–70% higher over the last 5 months of the study. There was a strong positive relationship between earthworm abundance and diversity, drainage and plant growth and negative relationship with soil moisture. The influence of earthworms on pasture growth was greatest during winter and spring, while their effect on drainage volume was more pronounced during the drier period. This work provides baseline information demonstrating how to relate earthworm abundance and diversity to soil services, and highlights the need to consider their changing influence throughout the season.","container-title":"Pedobiologia","DOI":"10.1016/j.pedobi.2017.05.001","ISSN":"0031-4056","journalAbbreviation":"Pedobiologia","language":"en","page":"41-47","source":"ScienceDirect","title":"Influence of earthworm abundance and diversity on soil structure and the implications for soil services throughout the season","volume":"62","author":[{"family":"Schon","given":"N. L."},{"family":"Mackay","given":"A. D."},{"family":"Gray","given":"R. A."},{"family":"Koten","given":"C.","non-dropping-particle":"van"},{"family":"Dodd","given":"M. B."}],"issued":{"date-parts":[["2017",5,1]]}}},{"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schema":"https://github.com/citation-style-language/schema/raw/master/csl-citation.json"} </w:instrText>
      </w:r>
      <w:r w:rsidRPr="291D19FE" w:rsidR="00D6185D">
        <w:rPr>
          <w:sz w:val="24"/>
          <w:szCs w:val="24"/>
        </w:rPr>
        <w:fldChar w:fldCharType="separate"/>
      </w:r>
      <w:r w:rsidRPr="291D19FE" w:rsidR="00DD1E04">
        <w:rPr>
          <w:rFonts w:ascii="Calibri" w:hAnsi="Calibri" w:cs="Calibri"/>
          <w:sz w:val="24"/>
          <w:szCs w:val="24"/>
        </w:rPr>
        <w:t>(Schon et al., 2017; Sharma et al., 2017)</w:t>
      </w:r>
      <w:r w:rsidRPr="291D19FE" w:rsidR="00D6185D">
        <w:rPr>
          <w:sz w:val="24"/>
          <w:szCs w:val="24"/>
        </w:rPr>
        <w:fldChar w:fldCharType="end"/>
      </w:r>
      <w:r w:rsidRPr="291D19FE" w:rsidR="00BC1C42">
        <w:rPr>
          <w:sz w:val="24"/>
          <w:szCs w:val="24"/>
        </w:rPr>
        <w:t xml:space="preserve">, </w:t>
      </w:r>
      <w:r w:rsidRPr="291D19FE" w:rsidR="009723FC">
        <w:rPr>
          <w:sz w:val="24"/>
          <w:szCs w:val="24"/>
        </w:rPr>
        <w:t>à l'infiltration de l'eau</w:t>
      </w:r>
      <w:r w:rsidRPr="291D19FE" w:rsidR="003648F7">
        <w:rPr>
          <w:sz w:val="24"/>
          <w:szCs w:val="24"/>
        </w:rPr>
        <w:t xml:space="preserve"> à</w:t>
      </w:r>
      <w:r w:rsidRPr="291D19FE" w:rsidR="0022608F">
        <w:rPr>
          <w:sz w:val="24"/>
          <w:szCs w:val="24"/>
        </w:rPr>
        <w:t xml:space="preserve"> </w:t>
      </w:r>
      <w:r w:rsidRPr="291D19FE" w:rsidR="003648F7">
        <w:rPr>
          <w:sz w:val="24"/>
          <w:szCs w:val="24"/>
        </w:rPr>
        <w:t>travers les galeries verticales et horizontales creusés dans le sol</w:t>
      </w:r>
      <w:r w:rsidRPr="291D19FE" w:rsidR="00BC1C42">
        <w:rPr>
          <w:sz w:val="24"/>
          <w:szCs w:val="24"/>
        </w:rPr>
        <w:t xml:space="preserve"> </w:t>
      </w:r>
      <w:r w:rsidRPr="291D19FE" w:rsidR="00BC1C42">
        <w:rPr>
          <w:sz w:val="24"/>
          <w:szCs w:val="24"/>
        </w:rPr>
        <w:fldChar w:fldCharType="begin"/>
      </w:r>
      <w:r w:rsidRPr="291D19FE" w:rsidR="00BC1C42">
        <w:rPr>
          <w:sz w:val="24"/>
          <w:szCs w:val="24"/>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Pr="291D19FE" w:rsidR="00BC1C42">
        <w:rPr>
          <w:sz w:val="24"/>
          <w:szCs w:val="24"/>
        </w:rPr>
        <w:fldChar w:fldCharType="separate"/>
      </w:r>
      <w:r w:rsidRPr="291D19FE" w:rsidR="00DD1E04">
        <w:rPr>
          <w:rFonts w:ascii="Calibri" w:hAnsi="Calibri" w:cs="Calibri"/>
          <w:sz w:val="24"/>
          <w:szCs w:val="24"/>
        </w:rPr>
        <w:t>(Capowiez et al., 2014; Cunha et al., 2016)</w:t>
      </w:r>
      <w:r w:rsidRPr="291D19FE" w:rsidR="00BC1C42">
        <w:rPr>
          <w:sz w:val="24"/>
          <w:szCs w:val="24"/>
        </w:rPr>
        <w:fldChar w:fldCharType="end"/>
      </w:r>
      <w:r w:rsidRPr="291D19FE" w:rsidR="009723FC">
        <w:rPr>
          <w:sz w:val="24"/>
          <w:szCs w:val="24"/>
        </w:rPr>
        <w:t xml:space="preserve"> et à la minéralisation des nutriments</w:t>
      </w:r>
      <w:r w:rsidRPr="291D19FE" w:rsidR="003648F7">
        <w:rPr>
          <w:sz w:val="24"/>
          <w:szCs w:val="24"/>
        </w:rPr>
        <w:t xml:space="preserve"> grâce à la dégradation de la matière organique</w:t>
      </w:r>
      <w:r w:rsidRPr="291D19FE" w:rsidR="00353121">
        <w:rPr>
          <w:sz w:val="24"/>
          <w:szCs w:val="24"/>
        </w:rPr>
        <w:t xml:space="preserve"> </w:t>
      </w:r>
      <w:r w:rsidRPr="291D19FE" w:rsidR="00353121">
        <w:rPr>
          <w:sz w:val="24"/>
          <w:szCs w:val="24"/>
        </w:rPr>
        <w:fldChar w:fldCharType="begin"/>
      </w:r>
      <w:r w:rsidRPr="291D19FE" w:rsidR="00353121">
        <w:rPr>
          <w:sz w:val="24"/>
          <w:szCs w:val="24"/>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Pr="291D19FE" w:rsidR="00353121">
        <w:rPr>
          <w:sz w:val="24"/>
          <w:szCs w:val="24"/>
        </w:rPr>
        <w:fldChar w:fldCharType="separate"/>
      </w:r>
      <w:r w:rsidRPr="291D19FE" w:rsidR="00DD1E04">
        <w:rPr>
          <w:rFonts w:ascii="Calibri" w:hAnsi="Calibri" w:cs="Calibri"/>
          <w:sz w:val="24"/>
          <w:szCs w:val="24"/>
        </w:rPr>
        <w:t>(Van Groenigen et al., 2019)</w:t>
      </w:r>
      <w:r w:rsidRPr="291D19FE" w:rsidR="00353121">
        <w:rPr>
          <w:sz w:val="24"/>
          <w:szCs w:val="24"/>
        </w:rPr>
        <w:fldChar w:fldCharType="end"/>
      </w:r>
      <w:r w:rsidRPr="291D19FE" w:rsidR="009723FC">
        <w:rPr>
          <w:sz w:val="24"/>
          <w:szCs w:val="24"/>
        </w:rPr>
        <w:t xml:space="preserve">. </w:t>
      </w:r>
      <w:r w:rsidRPr="291D19FE" w:rsidR="003648F7">
        <w:rPr>
          <w:sz w:val="24"/>
          <w:szCs w:val="24"/>
        </w:rPr>
        <w:t xml:space="preserve">Ces dernières années, plusieurs études ont démontré les rôles importants assurées par les vers de terre, </w:t>
      </w:r>
      <w:r w:rsidRPr="291D19FE" w:rsidR="003648F7">
        <w:rPr>
          <w:sz w:val="24"/>
          <w:szCs w:val="24"/>
        </w:rPr>
        <w:fldChar w:fldCharType="begin"/>
      </w:r>
      <w:r w:rsidRPr="291D19FE" w:rsidR="00821C88">
        <w:rPr>
          <w:sz w:val="24"/>
          <w:szCs w:val="24"/>
        </w:rPr>
        <w:instrText xml:space="preserve"> ADDIN ZOTERO_ITEM CSL_CITATION {"citationID":"3YQiy3uB","properties":{"unsorted":true,"formattedCitation":"(Blouin et al., 2013; Babu Ojha and Devkota, 2014; Bertrand et al., 2015)","plainCitation":"(Blouin et al., 2013; Babu Ojha and Devkota, 2014; Bertrand et al., 2015)","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396,"uris":["http://zotero.org/users/7119014/items/RDEX98DD"],"itemData":{"id":396,"type":"article-journal","abstract":"Earthworms can alter the soil environment by changing soil properties. They have great potentiality to enhance soil physical properties like bulk density, infiltrability, hydraulic conductivity, porosity, aggregate stability. Due to this ability they are only species which plays significant role in pedoturbation. Similarly, their role in nutrient cycling and organic matter breakdown is of unique interest. Earthworm cast fortified with the microbial population. Increasing microbial activity in soil, increases the nutrient mineralization and release. Earthworm activity enhances root distribution so that immobile macro nutrients like phosphorous and other micronutrients, which are absorbed by plant through root interception, are easily available to the plants. Hence, earthworms play important role in bioturbation, they are considered as 'soil engineer.' However, their activity differs with the agroecosystems. Their population density is more in reduced tillage system than conventional tillage system, aerobic condition than anaerobic conditions, grasslands than forest. Low population of earthworm was found in dry land agroecosystems. But earthworm presence in extreme environment is not studied well yet. So, this paper was reviewed to explore the role of earthworm as soil and ecosystem engineer. This was already established fact but main aim of this paper is to collect the related information and conclude the future research prospects to strengthen the earthworm role as soil and ecosystem engineer.","container-title":"World Journal of Agricultural Research","DOI":"10.12691/wjar-2-6-1","ISSN":"2333-0643","issue":"6","journalAbbreviation":"WJAR","language":"en","page":"257-260","source":"DOI.org (Crossref)","title":"Earthworms: 'Soil and Ecosystem Engineers' – a Review","title-short":"Earthworms","volume":"2","author":[{"family":"Babu Ojha","given":"Roshan"},{"family":"Devkota","given":"Deepa"}],"issued":{"date-parts":[["2014",11,1]]}}},{"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schema":"https://github.com/citation-style-language/schema/raw/master/csl-citation.json"} </w:instrText>
      </w:r>
      <w:r w:rsidRPr="291D19FE" w:rsidR="003648F7">
        <w:rPr>
          <w:sz w:val="24"/>
          <w:szCs w:val="24"/>
        </w:rPr>
        <w:fldChar w:fldCharType="separate"/>
      </w:r>
      <w:r w:rsidRPr="291D19FE" w:rsidR="00821C88">
        <w:rPr>
          <w:rFonts w:ascii="Calibri" w:hAnsi="Calibri" w:cs="Calibri"/>
          <w:sz w:val="24"/>
          <w:szCs w:val="24"/>
        </w:rPr>
        <w:t>(Blouin et al., 2013; Babu Ojha and Devkota, 2014; Bertrand et al., 2015)</w:t>
      </w:r>
      <w:r w:rsidRPr="291D19FE" w:rsidR="003648F7">
        <w:rPr>
          <w:sz w:val="24"/>
          <w:szCs w:val="24"/>
        </w:rPr>
        <w:fldChar w:fldCharType="end"/>
      </w:r>
      <w:r w:rsidRPr="291D19FE" w:rsidR="003648F7">
        <w:rPr>
          <w:sz w:val="24"/>
          <w:szCs w:val="24"/>
        </w:rPr>
        <w:t xml:space="preserve">. </w:t>
      </w:r>
      <w:r w:rsidRPr="291D19FE" w:rsidR="009723FC">
        <w:rPr>
          <w:sz w:val="24"/>
          <w:szCs w:val="24"/>
        </w:rPr>
        <w:t xml:space="preserve">Ces travaux ont été justifiés par la prise de conscience croissante du rôle de la diversité </w:t>
      </w:r>
      <w:proofErr w:type="spellStart"/>
      <w:r w:rsidRPr="291D19FE" w:rsidR="009723FC">
        <w:rPr>
          <w:sz w:val="24"/>
          <w:szCs w:val="24"/>
        </w:rPr>
        <w:t>lombricienne</w:t>
      </w:r>
      <w:proofErr w:type="spellEnd"/>
      <w:r w:rsidRPr="291D19FE" w:rsidR="009723FC">
        <w:rPr>
          <w:sz w:val="24"/>
          <w:szCs w:val="24"/>
        </w:rPr>
        <w:t>, mais aussi par le fait qu'on pense que les changements dans la composition des communautés du sol entraîneront une altération des services écosystémiques fournis par la biodiversité du sol</w:t>
      </w:r>
      <w:r w:rsidRPr="291D19FE" w:rsidR="0035207F">
        <w:rPr>
          <w:sz w:val="24"/>
          <w:szCs w:val="24"/>
        </w:rPr>
        <w:t xml:space="preserve"> </w:t>
      </w:r>
      <w:r w:rsidRPr="291D19FE" w:rsidR="0035207F">
        <w:rPr>
          <w:sz w:val="24"/>
          <w:szCs w:val="24"/>
        </w:rPr>
        <w:fldChar w:fldCharType="begin"/>
      </w:r>
      <w:r w:rsidRPr="291D19FE" w:rsidR="0035207F">
        <w:rPr>
          <w:sz w:val="24"/>
          <w:szCs w:val="24"/>
        </w:rPr>
        <w:instrText xml:space="preserve"> ADDIN ZOTERO_ITEM CSL_CITATION {"citationID":"oy1qdslG","properties":{"formattedCitation":"(Cardinale et al., 2012; Hooper et al., 2012)","plainCitation":"(Cardinale et al., 2012; Hooper et al., 2012)","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Pr="291D19FE" w:rsidR="0035207F">
        <w:rPr>
          <w:sz w:val="24"/>
          <w:szCs w:val="24"/>
        </w:rPr>
        <w:fldChar w:fldCharType="separate"/>
      </w:r>
      <w:r w:rsidRPr="291D19FE" w:rsidR="00DD1E04">
        <w:rPr>
          <w:rFonts w:ascii="Calibri" w:hAnsi="Calibri" w:cs="Calibri"/>
          <w:sz w:val="24"/>
          <w:szCs w:val="24"/>
        </w:rPr>
        <w:t>(Cardinale et al., 2012; Hooper et al., 2012)</w:t>
      </w:r>
      <w:r w:rsidRPr="291D19FE" w:rsidR="0035207F">
        <w:rPr>
          <w:sz w:val="24"/>
          <w:szCs w:val="24"/>
        </w:rPr>
        <w:fldChar w:fldCharType="end"/>
      </w:r>
      <w:r w:rsidRPr="291D19FE" w:rsidR="009723FC">
        <w:rPr>
          <w:sz w:val="24"/>
          <w:szCs w:val="24"/>
        </w:rPr>
        <w:t>.</w:t>
      </w:r>
    </w:p>
    <w:p w:rsidRPr="00F83E18" w:rsidR="00013F03" w:rsidP="00FA7132" w:rsidRDefault="00013F03" w14:paraId="34F3F8E2" w14:textId="3C8F3CBC">
      <w:pPr>
        <w:spacing w:line="360" w:lineRule="auto"/>
        <w:ind w:firstLine="720"/>
        <w:jc w:val="both"/>
        <w:rPr>
          <w:rFonts w:cstheme="minorHAnsi"/>
          <w:sz w:val="24"/>
          <w:szCs w:val="24"/>
        </w:rPr>
      </w:pPr>
      <w:r w:rsidRPr="00F83E18">
        <w:rPr>
          <w:rFonts w:cstheme="minorHAnsi"/>
          <w:sz w:val="24"/>
          <w:szCs w:val="24"/>
        </w:rPr>
        <w:t>Bien que les vers de terre jouent un rôle important dans les services écosystémiques</w:t>
      </w:r>
      <w:r w:rsidRPr="00F83E18" w:rsidR="00C71C84">
        <w:rPr>
          <w:rFonts w:cstheme="minorHAnsi"/>
          <w:sz w:val="24"/>
          <w:szCs w:val="24"/>
        </w:rPr>
        <w:t xml:space="preserve"> </w:t>
      </w:r>
      <w:r w:rsidRPr="00F83E18" w:rsidR="00C71C84">
        <w:rPr>
          <w:rFonts w:cstheme="minorHAnsi"/>
          <w:sz w:val="24"/>
          <w:szCs w:val="24"/>
        </w:rPr>
        <w:fldChar w:fldCharType="begin"/>
      </w:r>
      <w:r w:rsidRPr="00F83E18" w:rsidR="00AA389E">
        <w:rPr>
          <w:rFonts w:cstheme="minorHAnsi"/>
          <w:sz w:val="24"/>
          <w:szCs w:val="24"/>
        </w:rPr>
        <w:instrText xml:space="preserve"> ADDIN ZOTERO_ITEM CSL_CITATION {"citationID":"q5XJiT0j","properties":{"unsorted":true,"formattedCitation":"(Turb\\uc0\\u233{} et al., 2010; Blouin et al., 2013; Bertrand et al., 2015)","plainCitation":"(Turbé et al., 2010; Blouin et al., 2013; Bertrand et al., 2015)","noteIndex":0},"citationItems":[{"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label":"page"}],"schema":"https://github.com/citation-style-language/schema/raw/master/csl-citation.json"} </w:instrText>
      </w:r>
      <w:r w:rsidRPr="00F83E18" w:rsidR="00C71C84">
        <w:rPr>
          <w:rFonts w:cstheme="minorHAnsi"/>
          <w:sz w:val="24"/>
          <w:szCs w:val="24"/>
        </w:rPr>
        <w:fldChar w:fldCharType="separate"/>
      </w:r>
      <w:r w:rsidRPr="00F83E18" w:rsidR="00AA389E">
        <w:rPr>
          <w:rFonts w:ascii="Calibri" w:hAnsi="Calibri" w:cs="Calibri"/>
          <w:kern w:val="0"/>
          <w:sz w:val="24"/>
          <w:szCs w:val="24"/>
        </w:rPr>
        <w:t>(Turbé et al., 2010; Blouin et al., 2013; Bertrand et al., 2015)</w:t>
      </w:r>
      <w:r w:rsidRPr="00F83E18" w:rsidR="00C71C84">
        <w:rPr>
          <w:rFonts w:cstheme="minorHAnsi"/>
          <w:sz w:val="24"/>
          <w:szCs w:val="24"/>
        </w:rPr>
        <w:fldChar w:fldCharType="end"/>
      </w:r>
      <w:r w:rsidRPr="00F83E18">
        <w:rPr>
          <w:rFonts w:cstheme="minorHAnsi"/>
          <w:sz w:val="24"/>
          <w:szCs w:val="24"/>
        </w:rPr>
        <w:t xml:space="preserve">, ils sont </w:t>
      </w:r>
      <w:r w:rsidRPr="00F83E18" w:rsidR="003B47E7">
        <w:rPr>
          <w:rFonts w:cstheme="minorHAnsi"/>
          <w:sz w:val="24"/>
          <w:szCs w:val="24"/>
        </w:rPr>
        <w:t>sensibles à</w:t>
      </w:r>
      <w:r w:rsidRPr="00F83E18">
        <w:rPr>
          <w:rFonts w:cstheme="minorHAnsi"/>
          <w:sz w:val="24"/>
          <w:szCs w:val="24"/>
        </w:rPr>
        <w:t xml:space="preserve"> de nombreux facteurs anthropiques et environnementaux</w:t>
      </w:r>
      <w:r w:rsidRPr="00F83E18" w:rsidR="00037114">
        <w:rPr>
          <w:rFonts w:cstheme="minorHAnsi"/>
          <w:sz w:val="24"/>
          <w:szCs w:val="24"/>
        </w:rPr>
        <w:t xml:space="preserve"> </w:t>
      </w:r>
      <w:r w:rsidRPr="00F83E18" w:rsidR="00037114">
        <w:rPr>
          <w:rFonts w:cstheme="minorHAnsi"/>
          <w:sz w:val="24"/>
          <w:szCs w:val="24"/>
        </w:rPr>
        <w:fldChar w:fldCharType="begin"/>
      </w:r>
      <w:r w:rsidRPr="00F83E18" w:rsidR="004B596C">
        <w:rPr>
          <w:rFonts w:cstheme="minorHAnsi"/>
          <w:sz w:val="24"/>
          <w:szCs w:val="24"/>
        </w:rPr>
        <w:instrText xml:space="preserve"> ADDIN ZOTERO_ITEM CSL_CITATION {"citationID":"YQeIkNgn","properties":{"unsorted":true,"formattedCitation":"(Pelosi et al., 2014; Bai et al., 2018; Gabriac et al., 2022)","plainCitation":"(Pelosi et al., 2014; Bai et al., 2018;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407,"uris":["http://zotero.org/users/7119014/items/B7EQ89DG"],"itemData":{"id":407,"type":"article-journal","abstract":"In this paper we present effects of four paired agricultural management practices (organic matter (OM) addition versus no organic matter input, no-tillage (NT) versus conventional tillage, crop rotation versus monoculture, and organic agriculture versus conventional agriculture) on five key soil quality indicators, i.e., soil organic matter (SOM) content, pH, aggregate stability, earthworms (numbers) and crop yield. We have considered organic matter addition, no-tillage, crop rotation and organic agriculture as “promising practices”; no organic matter input, conventional tillage, monoculture and conventional farming were taken as the respective references or “standard practice” (baseline). Relative effects were analysed through indicator response ratio (RR) under each paired practice. For this we considered data of 30 long-term experiments collected from 13 case study sites in Europe and China as collated in the framework of the EU-China funded iSQAPER project. These were complemented with data from 42 long-term experiments across China and 402 observations of long-term trials published in the literature. Out of these, we only considered experiments covering at least five years. The results show that OM addition favourably affected all the indicators under consideration. The most favourable effect was reported on earthworm numbers, followed by yield, SOM content and soil aggregate stability. For pH, effects depended on soil type; OM input favourably affected the pH of acidic soils, whereas no clear trend was observed under NT. NT generally led to increased aggregate stability and greater SOM content in upper soil horizons. However, the magnitude of the relative effects varied, e.g. with soil texture. No-tillage practices enhanced earthworm populations, but not where herbicides or pesticides were applied to combat weeds and pests. Overall, in this review, yield slightly decreased under NT. Crop rotation had a positive effect on SOM content and yield; rotation with ley very positively influenced earthworms’ numbers. Overall, crop rotation had little impact on soil pH and aggregate stability − depending on the type of intercrop; alternatively, rotation of arable crops only resulted in adverse effects. A clear positive trend was observed for earthworm abundance under organic agriculture. Further, organic agriculture generally resulted in increased aggregate stability and greater SOM content. Overall, no clear trend was found for pH; a decrease in yield was observed under organic agriculture in this review.","container-title":"Agriculture, Ecosystems &amp; Environment","DOI":"10.1016/j.agee.2018.05.028","ISSN":"0167-8809","journalAbbreviation":"Agriculture, Ecosystems &amp; Environment","language":"en","page":"1-7","source":"ScienceDirect","title":"Effects of agricultural management practices on soil quality: A review of long-term experiments for Europe and China","title-short":"Effects of agricultural management practices on soil quality","volume":"265","author":[{"family":"Bai","given":"Zhanguo"},{"family":"Caspari","given":"Thomas"},{"family":"Gonzalez","given":"Maria Ruiperez"},{"family":"Batjes","given":"Niels H."},{"family":"Mäder","given":"Paul"},{"family":"Bünemann","given":"Else K."},{"family":"Goede","given":"Ron","non-dropping-particle":"de"},{"family":"Brussaard","given":"Lijbert"},{"family":"Xu","given":"Minggang"},{"family":"Ferreira","given":"Carla Sofia Santos"},{"family":"Reintam","given":"Endla"},{"family":"Fan","given":"Hongzhu"},{"family":"Mihelič","given":"Rok"},{"family":"Glavan","given":"Matjaž"},{"family":"Tóth","given":"Zoltán"}],"issued":{"date-parts":[["2018",10,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F83E18" w:rsidR="00037114">
        <w:rPr>
          <w:rFonts w:cstheme="minorHAnsi"/>
          <w:sz w:val="24"/>
          <w:szCs w:val="24"/>
        </w:rPr>
        <w:fldChar w:fldCharType="separate"/>
      </w:r>
      <w:r w:rsidRPr="00F83E18" w:rsidR="00DD1E04">
        <w:rPr>
          <w:rFonts w:ascii="Calibri" w:hAnsi="Calibri" w:cs="Calibri"/>
          <w:sz w:val="24"/>
        </w:rPr>
        <w:t>(Pelosi et al., 2014; Bai et al., 2018; Gabriac et al., 2022)</w:t>
      </w:r>
      <w:r w:rsidRPr="00F83E18" w:rsidR="00037114">
        <w:rPr>
          <w:rFonts w:cstheme="minorHAnsi"/>
          <w:sz w:val="24"/>
          <w:szCs w:val="24"/>
        </w:rPr>
        <w:fldChar w:fldCharType="end"/>
      </w:r>
      <w:r w:rsidRPr="00F83E18">
        <w:rPr>
          <w:rFonts w:cstheme="minorHAnsi"/>
          <w:sz w:val="24"/>
          <w:szCs w:val="24"/>
        </w:rPr>
        <w:t xml:space="preserve">. </w:t>
      </w:r>
      <w:r w:rsidRPr="00F83E18" w:rsidR="00243485">
        <w:rPr>
          <w:rFonts w:cstheme="minorHAnsi"/>
          <w:sz w:val="24"/>
          <w:szCs w:val="24"/>
        </w:rPr>
        <w:t>Les activités humain</w:t>
      </w:r>
      <w:r w:rsidRPr="00F83E18" w:rsidR="00B21441">
        <w:rPr>
          <w:rFonts w:cstheme="minorHAnsi"/>
          <w:sz w:val="24"/>
          <w:szCs w:val="24"/>
        </w:rPr>
        <w:t>e</w:t>
      </w:r>
      <w:r w:rsidRPr="00F83E18" w:rsidR="00243485">
        <w:rPr>
          <w:rFonts w:cstheme="minorHAnsi"/>
          <w:sz w:val="24"/>
          <w:szCs w:val="24"/>
        </w:rPr>
        <w:t>s</w:t>
      </w:r>
      <w:r w:rsidRPr="00F83E18" w:rsidR="002659EB">
        <w:rPr>
          <w:rFonts w:cstheme="minorHAnsi"/>
          <w:sz w:val="24"/>
          <w:szCs w:val="24"/>
        </w:rPr>
        <w:t xml:space="preserve"> notamment </w:t>
      </w:r>
      <w:r w:rsidRPr="00F83E18">
        <w:rPr>
          <w:rFonts w:cstheme="minorHAnsi"/>
          <w:sz w:val="24"/>
          <w:szCs w:val="24"/>
        </w:rPr>
        <w:t>la surexploitation</w:t>
      </w:r>
      <w:r w:rsidRPr="00F83E18" w:rsidR="00C0053B">
        <w:rPr>
          <w:rFonts w:cstheme="minorHAnsi"/>
          <w:sz w:val="24"/>
          <w:szCs w:val="24"/>
        </w:rPr>
        <w:t xml:space="preserve"> des ressources naturelles</w:t>
      </w:r>
      <w:r w:rsidRPr="00F83E18">
        <w:rPr>
          <w:rFonts w:cstheme="minorHAnsi"/>
          <w:sz w:val="24"/>
          <w:szCs w:val="24"/>
        </w:rPr>
        <w:t xml:space="preserve"> </w:t>
      </w:r>
      <w:r w:rsidRPr="00F83E18" w:rsidR="00E1377E">
        <w:rPr>
          <w:rFonts w:cstheme="minorHAnsi"/>
          <w:sz w:val="24"/>
          <w:szCs w:val="24"/>
        </w:rPr>
        <w:t xml:space="preserve">à cause du </w:t>
      </w:r>
      <w:r w:rsidRPr="00F83E18">
        <w:rPr>
          <w:rFonts w:cstheme="minorHAnsi"/>
          <w:sz w:val="24"/>
          <w:szCs w:val="24"/>
        </w:rPr>
        <w:t xml:space="preserve">développement de l'agriculture intensive et l'industrialisation </w:t>
      </w:r>
      <w:r w:rsidRPr="00F83E18" w:rsidR="00D72D2E">
        <w:rPr>
          <w:rFonts w:cstheme="minorHAnsi"/>
          <w:sz w:val="24"/>
          <w:szCs w:val="24"/>
        </w:rPr>
        <w:t xml:space="preserve">est la source principale </w:t>
      </w:r>
      <w:r w:rsidRPr="00F83E18">
        <w:rPr>
          <w:rFonts w:cstheme="minorHAnsi"/>
          <w:sz w:val="24"/>
          <w:szCs w:val="24"/>
        </w:rPr>
        <w:t xml:space="preserve">de l’altération des vers de terre </w:t>
      </w:r>
      <w:r w:rsidRPr="00F83E18" w:rsidR="007C21C1">
        <w:rPr>
          <w:rFonts w:cstheme="minorHAnsi"/>
          <w:sz w:val="24"/>
          <w:szCs w:val="24"/>
        </w:rPr>
        <w:fldChar w:fldCharType="begin"/>
      </w:r>
      <w:r w:rsidRPr="00F83E18" w:rsidR="007C21C1">
        <w:rPr>
          <w:rFonts w:cstheme="minorHAnsi"/>
          <w:sz w:val="24"/>
          <w:szCs w:val="24"/>
        </w:rPr>
        <w:instrText xml:space="preserve"> ADDIN ZOTERO_ITEM CSL_CITATION {"citationID":"9MB45L2Z","properties":{"formattedCitation":"(Pelosi et al., 2009)","plainCitation":"(Pelosi et al., 2009)","noteIndex":0},"citationItems":[{"id":197,"uris":["http://zotero.org/users/7119014/items/26K558DF"],"itemData":{"id":197,"type":"article-journal","abstract":"The loss of biodiversity by intensification of agricultural practices is a major environmental issue that calls for the design of new cropping systems. For instance, negative effects of tillage on earthworm populations have been reported. However, few field studies have compared full cropping systems. Here, we assessed diversity, density and biomass of earthworm populations for 3 years. We use a combined method involving a diluted solution of allyl isothiocyanate to expel earthworms followed by hand sorting. In a long-term trial, we compared 3 systems: (1) a conventional system, (2) a direct seeding living mulch-based cropping system, named a living mulch cropping system, and (3) an organic system. These three cropping systems differed in terms of soil tillage, pesticide and nitrogen use, and crop biomass production. The results showed that measured variables, except diversity, varied depending on the year of sampling. Further, anecic and epigeic density was 3.2–7.2 times higher in the living mulch cropping system than in the conventional and organic systems. There were 3.4–12.5 times more anecic and epigeic earthworm biomass in the living mulch cropping system. The conventional and organic systems showed, respectively, 2.8 and 2.2 times more earthworm density, and 1.9 and 1.8 times more endogeic earthworm biomass than in the living mulch cropping system. Shannon-Wiener and equitability indices were superior in the living mulch cropping system compared with the conventional and organic systems. Cropping systems thus modified specific and functional diversity as well as earthworm community biomass. On the other hand, the organic and conventional systems did not differ in their earthworm density, biomass or diversity.","container-title":"Agronomy for Sustainable Development","DOI":"10.1051/agro/2008069","ISSN":"1773-0155","issue":"2","journalAbbreviation":"Agron. Sustain. Dev.","language":"en","page":"287-295","source":"Springer Link","title":"Earthworm community in conventional, organic and direct seeding with living mulch cropping systems","volume":"29","author":[{"family":"Pelosi","given":"Céline"},{"family":"Bertrand","given":"Michel"},{"family":"Roger-Estrade","given":"Jean"}],"issued":{"date-parts":[["2009",6,1]]}}}],"schema":"https://github.com/citation-style-language/schema/raw/master/csl-citation.json"} </w:instrText>
      </w:r>
      <w:r w:rsidRPr="00F83E18" w:rsidR="007C21C1">
        <w:rPr>
          <w:rFonts w:cstheme="minorHAnsi"/>
          <w:sz w:val="24"/>
          <w:szCs w:val="24"/>
        </w:rPr>
        <w:fldChar w:fldCharType="separate"/>
      </w:r>
      <w:r w:rsidRPr="00F83E18" w:rsidR="00DD1E04">
        <w:rPr>
          <w:rFonts w:ascii="Calibri" w:hAnsi="Calibri" w:cs="Calibri"/>
          <w:sz w:val="24"/>
        </w:rPr>
        <w:t>(Pelosi et al., 2009)</w:t>
      </w:r>
      <w:r w:rsidRPr="00F83E18" w:rsidR="007C21C1">
        <w:rPr>
          <w:rFonts w:cstheme="minorHAnsi"/>
          <w:sz w:val="24"/>
          <w:szCs w:val="24"/>
        </w:rPr>
        <w:fldChar w:fldCharType="end"/>
      </w:r>
      <w:r w:rsidRPr="00F83E18">
        <w:rPr>
          <w:rFonts w:cstheme="minorHAnsi"/>
          <w:sz w:val="24"/>
          <w:szCs w:val="24"/>
        </w:rPr>
        <w:t xml:space="preserve">. </w:t>
      </w:r>
      <w:r w:rsidRPr="00F83E18" w:rsidR="00D76B56">
        <w:rPr>
          <w:rFonts w:cstheme="minorHAnsi"/>
          <w:sz w:val="24"/>
          <w:szCs w:val="24"/>
        </w:rPr>
        <w:t xml:space="preserve">Les effets </w:t>
      </w:r>
      <w:r w:rsidRPr="00F83E18">
        <w:rPr>
          <w:rFonts w:cstheme="minorHAnsi"/>
          <w:sz w:val="24"/>
          <w:szCs w:val="24"/>
        </w:rPr>
        <w:t xml:space="preserve">des facteurs environnementaux sur la communauté </w:t>
      </w:r>
      <w:proofErr w:type="spellStart"/>
      <w:r w:rsidRPr="00F83E18">
        <w:rPr>
          <w:rFonts w:cstheme="minorHAnsi"/>
          <w:sz w:val="24"/>
          <w:szCs w:val="24"/>
        </w:rPr>
        <w:t>lombricienne</w:t>
      </w:r>
      <w:proofErr w:type="spellEnd"/>
      <w:r w:rsidRPr="00F83E18">
        <w:rPr>
          <w:rFonts w:cstheme="minorHAnsi"/>
          <w:sz w:val="24"/>
          <w:szCs w:val="24"/>
        </w:rPr>
        <w:t xml:space="preserve"> </w:t>
      </w:r>
      <w:r w:rsidRPr="00F83E18" w:rsidR="00F3232C">
        <w:rPr>
          <w:rFonts w:cstheme="minorHAnsi"/>
          <w:sz w:val="24"/>
          <w:szCs w:val="24"/>
        </w:rPr>
        <w:t>ont</w:t>
      </w:r>
      <w:r w:rsidRPr="00F83E18">
        <w:rPr>
          <w:rFonts w:cstheme="minorHAnsi"/>
          <w:sz w:val="24"/>
          <w:szCs w:val="24"/>
        </w:rPr>
        <w:t xml:space="preserve"> déjà été examinée</w:t>
      </w:r>
      <w:r w:rsidRPr="00F83E18" w:rsidR="00F3232C">
        <w:rPr>
          <w:rFonts w:cstheme="minorHAnsi"/>
          <w:sz w:val="24"/>
          <w:szCs w:val="24"/>
        </w:rPr>
        <w:t>s</w:t>
      </w:r>
      <w:r w:rsidRPr="00F83E18">
        <w:rPr>
          <w:rFonts w:cstheme="minorHAnsi"/>
          <w:sz w:val="24"/>
          <w:szCs w:val="24"/>
        </w:rPr>
        <w:t xml:space="preserve"> à </w:t>
      </w:r>
      <w:r w:rsidRPr="00F83E18" w:rsidR="000A6C92">
        <w:rPr>
          <w:rFonts w:cstheme="minorHAnsi"/>
          <w:sz w:val="24"/>
          <w:szCs w:val="24"/>
        </w:rPr>
        <w:t>l’</w:t>
      </w:r>
      <w:r w:rsidRPr="00F83E18">
        <w:rPr>
          <w:rFonts w:cstheme="minorHAnsi"/>
          <w:sz w:val="24"/>
          <w:szCs w:val="24"/>
        </w:rPr>
        <w:t>échelles locale</w:t>
      </w:r>
      <w:r w:rsidRPr="00F83E18" w:rsidR="0009239A">
        <w:rPr>
          <w:rFonts w:cstheme="minorHAnsi"/>
          <w:sz w:val="24"/>
          <w:szCs w:val="24"/>
        </w:rPr>
        <w:t xml:space="preserve"> </w:t>
      </w:r>
      <w:r w:rsidRPr="00F83E18" w:rsidR="0009239A">
        <w:rPr>
          <w:rFonts w:cstheme="minorHAnsi"/>
          <w:sz w:val="24"/>
          <w:szCs w:val="24"/>
        </w:rPr>
        <w:fldChar w:fldCharType="begin"/>
      </w:r>
      <w:r w:rsidRPr="00F83E18" w:rsidR="0009239A">
        <w:rPr>
          <w:rFonts w:cstheme="minorHAnsi"/>
          <w:sz w:val="24"/>
          <w:szCs w:val="24"/>
        </w:rPr>
        <w:instrText xml:space="preserve"> ADDIN ZOTERO_ITEM CSL_CITATION {"citationID":"KhiEpxS0","properties":{"unsorted":true,"formattedCitation":"(March\\uc0\\u225{}n et al., 2015; Gabriac et al., 2022)","plainCitation":"(Marchán et al., 2015; Gabriac et al., 2022)","noteIndex":0},"citationItems":[{"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F83E18" w:rsidR="0009239A">
        <w:rPr>
          <w:rFonts w:cstheme="minorHAnsi"/>
          <w:sz w:val="24"/>
          <w:szCs w:val="24"/>
        </w:rPr>
        <w:fldChar w:fldCharType="separate"/>
      </w:r>
      <w:r w:rsidRPr="00F83E18" w:rsidR="00DD1E04">
        <w:rPr>
          <w:rFonts w:ascii="Calibri" w:hAnsi="Calibri" w:cs="Calibri"/>
          <w:kern w:val="0"/>
          <w:sz w:val="24"/>
          <w:szCs w:val="24"/>
        </w:rPr>
        <w:t>(Marchán et al., 2015; Gabriac et al., 2022)</w:t>
      </w:r>
      <w:r w:rsidRPr="00F83E18" w:rsidR="0009239A">
        <w:rPr>
          <w:rFonts w:cstheme="minorHAnsi"/>
          <w:sz w:val="24"/>
          <w:szCs w:val="24"/>
        </w:rPr>
        <w:fldChar w:fldCharType="end"/>
      </w:r>
      <w:r w:rsidRPr="00F83E18">
        <w:rPr>
          <w:rFonts w:cstheme="minorHAnsi"/>
          <w:sz w:val="24"/>
          <w:szCs w:val="24"/>
        </w:rPr>
        <w:t>, régionale</w:t>
      </w:r>
      <w:r w:rsidRPr="00F83E18" w:rsidR="0017765C">
        <w:rPr>
          <w:rFonts w:cstheme="minorHAnsi"/>
          <w:sz w:val="24"/>
          <w:szCs w:val="24"/>
        </w:rPr>
        <w:t xml:space="preserve"> </w:t>
      </w:r>
      <w:r w:rsidRPr="00F83E18" w:rsidR="0017765C">
        <w:rPr>
          <w:rFonts w:cstheme="minorHAnsi"/>
          <w:sz w:val="24"/>
          <w:szCs w:val="24"/>
        </w:rPr>
        <w:fldChar w:fldCharType="begin"/>
      </w:r>
      <w:r w:rsidRPr="00F83E18" w:rsidR="0017765C">
        <w:rPr>
          <w:rFonts w:cstheme="minorHAnsi"/>
          <w:sz w:val="24"/>
          <w:szCs w:val="24"/>
        </w:rPr>
        <w:instrText xml:space="preserve"> ADDIN ZOTERO_ITEM CSL_CITATION {"citationID":"oHpc7nlT","properties":{"formattedCitation":"(March\\uc0\\u225{}n et al., 2021, 2016; March\\uc0\\u225{}n and Dom\\uc0\\u237{}nguez, 2022)","plainCitation":"(Marchán et al., 2021, 2016; Marchán and Domínguez, 2022)","noteIndex":0},"citationItems":[{"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schema":"https://github.com/citation-style-language/schema/raw/master/csl-citation.json"} </w:instrText>
      </w:r>
      <w:r w:rsidRPr="00F83E18" w:rsidR="0017765C">
        <w:rPr>
          <w:rFonts w:cstheme="minorHAnsi"/>
          <w:sz w:val="24"/>
          <w:szCs w:val="24"/>
        </w:rPr>
        <w:fldChar w:fldCharType="separate"/>
      </w:r>
      <w:r w:rsidRPr="00F83E18" w:rsidR="00DD1E04">
        <w:rPr>
          <w:rFonts w:ascii="Calibri" w:hAnsi="Calibri" w:cs="Calibri"/>
          <w:kern w:val="0"/>
          <w:sz w:val="24"/>
          <w:szCs w:val="24"/>
        </w:rPr>
        <w:t>(Marchán et al., 2021, 2016; Marchán and Domínguez, 2022)</w:t>
      </w:r>
      <w:r w:rsidRPr="00F83E18" w:rsidR="0017765C">
        <w:rPr>
          <w:rFonts w:cstheme="minorHAnsi"/>
          <w:sz w:val="24"/>
          <w:szCs w:val="24"/>
        </w:rPr>
        <w:fldChar w:fldCharType="end"/>
      </w:r>
      <w:r w:rsidRPr="00F83E18">
        <w:rPr>
          <w:rFonts w:cstheme="minorHAnsi"/>
          <w:sz w:val="24"/>
          <w:szCs w:val="24"/>
        </w:rPr>
        <w:t xml:space="preserve"> et territoriale</w:t>
      </w:r>
      <w:r w:rsidRPr="00F83E18" w:rsidR="00052066">
        <w:rPr>
          <w:rFonts w:cstheme="minorHAnsi"/>
          <w:sz w:val="24"/>
          <w:szCs w:val="24"/>
        </w:rPr>
        <w:t xml:space="preserve"> </w:t>
      </w:r>
      <w:r w:rsidRPr="00F83E18" w:rsidR="002335B2">
        <w:rPr>
          <w:rFonts w:cstheme="minorHAnsi"/>
          <w:sz w:val="24"/>
          <w:szCs w:val="24"/>
        </w:rPr>
        <w:fldChar w:fldCharType="begin"/>
      </w:r>
      <w:r w:rsidRPr="00F83E18" w:rsidR="002335B2">
        <w:rPr>
          <w:rFonts w:cstheme="minorHAnsi"/>
          <w:sz w:val="24"/>
          <w:szCs w:val="24"/>
        </w:rPr>
        <w:instrText xml:space="preserve"> ADDIN ZOTERO_ITEM CSL_CITATION {"citationID":"HC0YVD0w","properties":{"formattedCitation":"(Palm et al., 2013)","plainCitation":"(Palm et al., 2013)","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schema":"https://github.com/citation-style-language/schema/raw/master/csl-citation.json"} </w:instrText>
      </w:r>
      <w:r w:rsidRPr="00F83E18" w:rsidR="002335B2">
        <w:rPr>
          <w:rFonts w:cstheme="minorHAnsi"/>
          <w:sz w:val="24"/>
          <w:szCs w:val="24"/>
        </w:rPr>
        <w:fldChar w:fldCharType="separate"/>
      </w:r>
      <w:r w:rsidRPr="00F83E18" w:rsidR="00DD1E04">
        <w:rPr>
          <w:rFonts w:ascii="Calibri" w:hAnsi="Calibri" w:cs="Calibri"/>
          <w:sz w:val="24"/>
        </w:rPr>
        <w:t>(Palm et al., 2013)</w:t>
      </w:r>
      <w:r w:rsidRPr="00F83E18" w:rsidR="002335B2">
        <w:rPr>
          <w:rFonts w:cstheme="minorHAnsi"/>
          <w:sz w:val="24"/>
          <w:szCs w:val="24"/>
        </w:rPr>
        <w:fldChar w:fldCharType="end"/>
      </w:r>
      <w:r w:rsidRPr="00F83E18">
        <w:rPr>
          <w:rFonts w:cstheme="minorHAnsi"/>
          <w:sz w:val="24"/>
          <w:szCs w:val="24"/>
        </w:rPr>
        <w:t>.</w:t>
      </w:r>
    </w:p>
    <w:p w:rsidRPr="00F83E18" w:rsidR="00AD65E4" w:rsidP="00514417" w:rsidRDefault="00946B46" w14:paraId="3784FFAB" w14:textId="0F732CE3">
      <w:pPr>
        <w:spacing w:line="360" w:lineRule="auto"/>
        <w:ind w:firstLine="720"/>
        <w:jc w:val="both"/>
        <w:rPr>
          <w:sz w:val="24"/>
          <w:szCs w:val="24"/>
        </w:rPr>
      </w:pPr>
      <w:r w:rsidRPr="00F83E18">
        <w:rPr>
          <w:sz w:val="24"/>
          <w:szCs w:val="24"/>
        </w:rPr>
        <w:lastRenderedPageBreak/>
        <w:t>Cependant</w:t>
      </w:r>
      <w:r w:rsidRPr="00F83E18" w:rsidR="00636BC9">
        <w:rPr>
          <w:sz w:val="24"/>
          <w:szCs w:val="24"/>
        </w:rPr>
        <w:t>, peu d</w:t>
      </w:r>
      <w:r w:rsidRPr="00F83E18" w:rsidR="0095748D">
        <w:rPr>
          <w:sz w:val="24"/>
          <w:szCs w:val="24"/>
        </w:rPr>
        <w:t>’étude</w:t>
      </w:r>
      <w:r w:rsidRPr="00F83E18" w:rsidR="000A64C9">
        <w:rPr>
          <w:sz w:val="24"/>
          <w:szCs w:val="24"/>
        </w:rPr>
        <w:t>s</w:t>
      </w:r>
      <w:r w:rsidRPr="00F83E18" w:rsidR="0095748D">
        <w:rPr>
          <w:sz w:val="24"/>
          <w:szCs w:val="24"/>
        </w:rPr>
        <w:t xml:space="preserve"> se sont concentrées sur</w:t>
      </w:r>
      <w:r w:rsidRPr="00F83E18" w:rsidR="00636BC9">
        <w:rPr>
          <w:sz w:val="24"/>
          <w:szCs w:val="24"/>
        </w:rPr>
        <w:t xml:space="preserve"> </w:t>
      </w:r>
      <w:r w:rsidRPr="00F83E18" w:rsidR="005F0D52">
        <w:rPr>
          <w:sz w:val="24"/>
          <w:szCs w:val="24"/>
        </w:rPr>
        <w:t xml:space="preserve">les effets </w:t>
      </w:r>
      <w:r w:rsidRPr="00F83E18" w:rsidR="009E39CA">
        <w:rPr>
          <w:sz w:val="24"/>
          <w:szCs w:val="24"/>
        </w:rPr>
        <w:t xml:space="preserve">des </w:t>
      </w:r>
      <w:r w:rsidRPr="00F83E18" w:rsidR="00636BC9">
        <w:rPr>
          <w:sz w:val="24"/>
          <w:szCs w:val="24"/>
        </w:rPr>
        <w:t xml:space="preserve">facteurs </w:t>
      </w:r>
      <w:r w:rsidRPr="1CBE8213" w:rsidR="001F1D88">
        <w:rPr>
          <w:sz w:val="24"/>
          <w:szCs w:val="24"/>
        </w:rPr>
        <w:t xml:space="preserve">environnementaux </w:t>
      </w:r>
      <w:r w:rsidRPr="00F83E18" w:rsidR="00636BC9">
        <w:rPr>
          <w:sz w:val="24"/>
          <w:szCs w:val="24"/>
        </w:rPr>
        <w:t xml:space="preserve">et anthropiques </w:t>
      </w:r>
      <w:r w:rsidRPr="00F83E18" w:rsidR="009E39CA">
        <w:rPr>
          <w:sz w:val="24"/>
          <w:szCs w:val="24"/>
        </w:rPr>
        <w:t>qui influencent l</w:t>
      </w:r>
      <w:r w:rsidRPr="00F83E18" w:rsidR="00636BC9">
        <w:rPr>
          <w:sz w:val="24"/>
          <w:szCs w:val="24"/>
        </w:rPr>
        <w:t xml:space="preserve">es communautés </w:t>
      </w:r>
      <w:proofErr w:type="spellStart"/>
      <w:r w:rsidRPr="00F83E18" w:rsidR="00636BC9">
        <w:rPr>
          <w:sz w:val="24"/>
          <w:szCs w:val="24"/>
        </w:rPr>
        <w:t>lombriciennes</w:t>
      </w:r>
      <w:proofErr w:type="spellEnd"/>
      <w:r w:rsidRPr="00F83E18" w:rsidR="00636BC9">
        <w:rPr>
          <w:sz w:val="24"/>
          <w:szCs w:val="24"/>
        </w:rPr>
        <w:t xml:space="preserve"> (biodiversité et répartition) à des échelles plus larges</w:t>
      </w:r>
      <w:r w:rsidRPr="00F83E18" w:rsidR="00270882">
        <w:rPr>
          <w:sz w:val="24"/>
          <w:szCs w:val="24"/>
        </w:rPr>
        <w:t>,</w:t>
      </w:r>
      <w:r w:rsidRPr="00F83E18" w:rsidR="00636BC9">
        <w:rPr>
          <w:sz w:val="24"/>
          <w:szCs w:val="24"/>
        </w:rPr>
        <w:t xml:space="preserve"> </w:t>
      </w:r>
      <w:r w:rsidRPr="00F83E18" w:rsidR="00026646">
        <w:rPr>
          <w:sz w:val="24"/>
          <w:szCs w:val="24"/>
        </w:rPr>
        <w:t xml:space="preserve">c’est-à-dire </w:t>
      </w:r>
      <w:proofErr w:type="spellStart"/>
      <w:r w:rsidRPr="00F83E18" w:rsidR="00636BC9">
        <w:rPr>
          <w:sz w:val="24"/>
          <w:szCs w:val="24"/>
        </w:rPr>
        <w:t>supra-régional</w:t>
      </w:r>
      <w:proofErr w:type="spellEnd"/>
      <w:r w:rsidRPr="00F83E18" w:rsidR="00636BC9">
        <w:rPr>
          <w:sz w:val="24"/>
          <w:szCs w:val="24"/>
        </w:rPr>
        <w:t xml:space="preserve"> </w:t>
      </w:r>
      <w:r w:rsidR="00D33F5E">
        <w:rPr>
          <w:sz w:val="24"/>
          <w:szCs w:val="24"/>
        </w:rPr>
        <w:t>ou</w:t>
      </w:r>
      <w:r w:rsidRPr="00F83E18" w:rsidR="00636BC9">
        <w:rPr>
          <w:sz w:val="24"/>
          <w:szCs w:val="24"/>
        </w:rPr>
        <w:t xml:space="preserve"> national </w:t>
      </w:r>
      <w:r w:rsidRPr="00F83E18" w:rsidR="00A154D8">
        <w:rPr>
          <w:sz w:val="24"/>
          <w:szCs w:val="24"/>
        </w:rPr>
        <w:fldChar w:fldCharType="begin"/>
      </w:r>
      <w:r w:rsidRPr="00F83E18" w:rsidR="00A154D8">
        <w:rPr>
          <w:sz w:val="24"/>
          <w:szCs w:val="24"/>
        </w:rPr>
        <w:instrText xml:space="preserve"> ADDIN ZOTERO_ITEM CSL_CITATION {"citationID":"ZWpa9nCW","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Pr="00F83E18" w:rsidR="00A154D8">
        <w:rPr>
          <w:sz w:val="24"/>
          <w:szCs w:val="24"/>
        </w:rPr>
        <w:fldChar w:fldCharType="separate"/>
      </w:r>
      <w:r w:rsidRPr="00F83E18" w:rsidR="00DD1E04">
        <w:rPr>
          <w:rFonts w:ascii="Calibri" w:hAnsi="Calibri" w:cs="Calibri"/>
          <w:sz w:val="24"/>
          <w:szCs w:val="24"/>
        </w:rPr>
        <w:t>(De Wandeler et al., 2016)</w:t>
      </w:r>
      <w:r w:rsidRPr="00F83E18" w:rsidR="00A154D8">
        <w:rPr>
          <w:sz w:val="24"/>
          <w:szCs w:val="24"/>
        </w:rPr>
        <w:fldChar w:fldCharType="end"/>
      </w:r>
      <w:r w:rsidRPr="00F83E18" w:rsidR="00636BC9">
        <w:rPr>
          <w:sz w:val="24"/>
          <w:szCs w:val="24"/>
        </w:rPr>
        <w:t xml:space="preserve">. </w:t>
      </w:r>
      <w:r w:rsidRPr="00F83E18" w:rsidR="00C42C6A">
        <w:rPr>
          <w:sz w:val="24"/>
          <w:szCs w:val="24"/>
        </w:rPr>
        <w:t>Le</w:t>
      </w:r>
      <w:commentRangeStart w:id="0"/>
      <w:r w:rsidRPr="00F83E18" w:rsidR="00C42C6A">
        <w:rPr>
          <w:sz w:val="24"/>
          <w:szCs w:val="24"/>
        </w:rPr>
        <w:t>s raisons qui peuvent expliqu</w:t>
      </w:r>
      <w:r w:rsidRPr="00F83E18" w:rsidR="00270882">
        <w:rPr>
          <w:sz w:val="24"/>
          <w:szCs w:val="24"/>
        </w:rPr>
        <w:t>er</w:t>
      </w:r>
      <w:r w:rsidRPr="00F83E18" w:rsidR="00C42C6A">
        <w:rPr>
          <w:sz w:val="24"/>
          <w:szCs w:val="24"/>
        </w:rPr>
        <w:t xml:space="preserve"> c</w:t>
      </w:r>
      <w:r w:rsidRPr="00F83E18" w:rsidR="00636BC9">
        <w:rPr>
          <w:sz w:val="24"/>
          <w:szCs w:val="24"/>
        </w:rPr>
        <w:t>e</w:t>
      </w:r>
      <w:r w:rsidRPr="00F83E18" w:rsidR="00500600">
        <w:rPr>
          <w:sz w:val="24"/>
          <w:szCs w:val="24"/>
        </w:rPr>
        <w:t xml:space="preserve"> manque de connaissance</w:t>
      </w:r>
      <w:r w:rsidRPr="00F83E18" w:rsidR="00270882">
        <w:rPr>
          <w:sz w:val="24"/>
          <w:szCs w:val="24"/>
        </w:rPr>
        <w:t>s</w:t>
      </w:r>
      <w:r w:rsidRPr="00F83E18" w:rsidR="00500600">
        <w:rPr>
          <w:sz w:val="24"/>
          <w:szCs w:val="24"/>
        </w:rPr>
        <w:t xml:space="preserve"> </w:t>
      </w:r>
      <w:r w:rsidRPr="00F83E18" w:rsidR="00A610E9">
        <w:rPr>
          <w:sz w:val="24"/>
          <w:szCs w:val="24"/>
        </w:rPr>
        <w:t>sont</w:t>
      </w:r>
      <w:r w:rsidRPr="00F83E18" w:rsidR="002A7E50">
        <w:rPr>
          <w:sz w:val="24"/>
          <w:szCs w:val="24"/>
        </w:rPr>
        <w:t xml:space="preserve"> la faible disponibilité</w:t>
      </w:r>
      <w:r w:rsidRPr="00F83E18" w:rsidR="00636BC9">
        <w:rPr>
          <w:sz w:val="24"/>
          <w:szCs w:val="24"/>
        </w:rPr>
        <w:t xml:space="preserve"> de</w:t>
      </w:r>
      <w:r w:rsidRPr="00F83E18" w:rsidR="002A7E50">
        <w:rPr>
          <w:sz w:val="24"/>
          <w:szCs w:val="24"/>
        </w:rPr>
        <w:t>s</w:t>
      </w:r>
      <w:r w:rsidRPr="00F83E18" w:rsidR="00636BC9">
        <w:rPr>
          <w:sz w:val="24"/>
          <w:szCs w:val="24"/>
        </w:rPr>
        <w:t xml:space="preserve"> données</w:t>
      </w:r>
      <w:r w:rsidRPr="00F83E18" w:rsidR="006520E6">
        <w:rPr>
          <w:sz w:val="24"/>
          <w:szCs w:val="24"/>
        </w:rPr>
        <w:t xml:space="preserve"> à l’échelle des pays</w:t>
      </w:r>
      <w:r w:rsidRPr="00F83E18" w:rsidR="006744BA">
        <w:rPr>
          <w:sz w:val="24"/>
          <w:szCs w:val="24"/>
        </w:rPr>
        <w:t>,</w:t>
      </w:r>
      <w:r w:rsidRPr="00F83E18" w:rsidR="00D14B81">
        <w:rPr>
          <w:sz w:val="24"/>
          <w:szCs w:val="24"/>
        </w:rPr>
        <w:t xml:space="preserve"> </w:t>
      </w:r>
      <w:r w:rsidRPr="00F83E18" w:rsidR="00636BC9">
        <w:rPr>
          <w:sz w:val="24"/>
          <w:szCs w:val="24"/>
        </w:rPr>
        <w:t xml:space="preserve">des incohérences taxonomiques et des </w:t>
      </w:r>
      <w:r w:rsidRPr="00F83E18" w:rsidR="00C67BC7">
        <w:rPr>
          <w:sz w:val="24"/>
          <w:szCs w:val="24"/>
        </w:rPr>
        <w:t>difficultés</w:t>
      </w:r>
      <w:r w:rsidRPr="00F83E18" w:rsidR="00385951">
        <w:rPr>
          <w:sz w:val="24"/>
          <w:szCs w:val="24"/>
        </w:rPr>
        <w:t xml:space="preserve"> </w:t>
      </w:r>
      <w:r w:rsidRPr="00F83E18" w:rsidR="00D479C1">
        <w:rPr>
          <w:sz w:val="24"/>
          <w:szCs w:val="24"/>
        </w:rPr>
        <w:t>pour fusionner les bases de données existant</w:t>
      </w:r>
      <w:r w:rsidRPr="00F83E18" w:rsidR="005256E1">
        <w:rPr>
          <w:sz w:val="24"/>
          <w:szCs w:val="24"/>
        </w:rPr>
        <w:t>e</w:t>
      </w:r>
      <w:r w:rsidRPr="00F83E18" w:rsidR="00D479C1">
        <w:rPr>
          <w:sz w:val="24"/>
          <w:szCs w:val="24"/>
        </w:rPr>
        <w:t>s</w:t>
      </w:r>
      <w:r w:rsidR="001365E0">
        <w:rPr>
          <w:sz w:val="24"/>
          <w:szCs w:val="24"/>
        </w:rPr>
        <w:t xml:space="preserve"> (</w:t>
      </w:r>
      <w:proofErr w:type="spellStart"/>
      <w:r w:rsidRPr="00F83E18" w:rsidR="00D33F5E">
        <w:rPr>
          <w:sz w:val="24"/>
          <w:szCs w:val="24"/>
        </w:rPr>
        <w:fldChar w:fldCharType="begin"/>
      </w:r>
      <w:r w:rsidRPr="00F83E18" w:rsidR="00D33F5E">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D33F5E">
        <w:rPr>
          <w:sz w:val="24"/>
          <w:szCs w:val="24"/>
        </w:rPr>
        <w:fldChar w:fldCharType="separate"/>
      </w:r>
      <w:r w:rsidRPr="00F83E18" w:rsidR="00D33F5E">
        <w:rPr>
          <w:rFonts w:ascii="Calibri" w:hAnsi="Calibri" w:cs="Calibri"/>
          <w:sz w:val="24"/>
          <w:szCs w:val="24"/>
        </w:rPr>
        <w:t>Rutgers</w:t>
      </w:r>
      <w:proofErr w:type="spellEnd"/>
      <w:r w:rsidRPr="00F83E18" w:rsidR="00D33F5E">
        <w:rPr>
          <w:rFonts w:ascii="Calibri" w:hAnsi="Calibri" w:cs="Calibri"/>
          <w:sz w:val="24"/>
          <w:szCs w:val="24"/>
        </w:rPr>
        <w:t xml:space="preserve"> et al. 2016)</w:t>
      </w:r>
      <w:r w:rsidRPr="00F83E18" w:rsidR="00D33F5E">
        <w:rPr>
          <w:sz w:val="24"/>
          <w:szCs w:val="24"/>
        </w:rPr>
        <w:fldChar w:fldCharType="end"/>
      </w:r>
      <w:r w:rsidRPr="00F83E18" w:rsidR="00D479C1">
        <w:rPr>
          <w:sz w:val="24"/>
          <w:szCs w:val="24"/>
        </w:rPr>
        <w:t xml:space="preserve">. </w:t>
      </w:r>
      <w:r w:rsidRPr="00F83E18" w:rsidR="00B04B67">
        <w:rPr>
          <w:sz w:val="24"/>
          <w:szCs w:val="24"/>
        </w:rPr>
        <w:t>Par conséquent, c</w:t>
      </w:r>
      <w:r w:rsidRPr="00F83E18" w:rsidR="00636BC9">
        <w:rPr>
          <w:sz w:val="24"/>
          <w:szCs w:val="24"/>
        </w:rPr>
        <w:t>e</w:t>
      </w:r>
      <w:r w:rsidRPr="00F83E18" w:rsidR="00501061">
        <w:rPr>
          <w:sz w:val="24"/>
          <w:szCs w:val="24"/>
        </w:rPr>
        <w:t>la</w:t>
      </w:r>
      <w:r w:rsidRPr="00F83E18" w:rsidR="00636BC9">
        <w:rPr>
          <w:sz w:val="24"/>
          <w:szCs w:val="24"/>
        </w:rPr>
        <w:t xml:space="preserve"> pose des défis pour la conservation</w:t>
      </w:r>
      <w:r w:rsidRPr="00F83E18" w:rsidR="00653EC2">
        <w:rPr>
          <w:sz w:val="24"/>
          <w:szCs w:val="24"/>
        </w:rPr>
        <w:t xml:space="preserve"> des vers de terre</w:t>
      </w:r>
      <w:r w:rsidRPr="00F83E18" w:rsidR="00372953">
        <w:rPr>
          <w:sz w:val="24"/>
          <w:szCs w:val="24"/>
        </w:rPr>
        <w:t xml:space="preserve"> et donc les fonctions</w:t>
      </w:r>
      <w:r w:rsidRPr="00F83E18" w:rsidR="005F33C2">
        <w:rPr>
          <w:sz w:val="24"/>
          <w:szCs w:val="24"/>
        </w:rPr>
        <w:t xml:space="preserve"> écosystémiques</w:t>
      </w:r>
      <w:r w:rsidRPr="00F83E18" w:rsidR="00697BF8">
        <w:rPr>
          <w:sz w:val="24"/>
          <w:szCs w:val="24"/>
        </w:rPr>
        <w:t xml:space="preserve"> associées.</w:t>
      </w:r>
      <w:r w:rsidRPr="00F83E18" w:rsidR="00636BC9">
        <w:rPr>
          <w:sz w:val="24"/>
          <w:szCs w:val="24"/>
        </w:rPr>
        <w:t xml:space="preserve"> L'un des rares travaux réalisés à des échelles très grandes (continentales) a été effectué par </w:t>
      </w:r>
      <w:r w:rsidRPr="00F83E18" w:rsidR="00EA3AA3">
        <w:rPr>
          <w:sz w:val="24"/>
          <w:szCs w:val="24"/>
        </w:rPr>
        <w:fldChar w:fldCharType="begin"/>
      </w:r>
      <w:r w:rsidRPr="00F83E18" w:rsidR="00EA3AA3">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 et al. (2016)</w:t>
      </w:r>
      <w:r w:rsidRPr="00F83E18" w:rsidR="00EA3AA3">
        <w:rPr>
          <w:sz w:val="24"/>
          <w:szCs w:val="24"/>
        </w:rPr>
        <w:fldChar w:fldCharType="end"/>
      </w:r>
      <w:r w:rsidRPr="00F83E18" w:rsidR="00636BC9">
        <w:rPr>
          <w:sz w:val="24"/>
          <w:szCs w:val="24"/>
        </w:rPr>
        <w:t xml:space="preserve"> qui ont décrit l’abondance totale</w:t>
      </w:r>
      <w:r w:rsidRPr="00F83E18" w:rsidR="0055383D">
        <w:rPr>
          <w:sz w:val="24"/>
          <w:szCs w:val="24"/>
        </w:rPr>
        <w:t xml:space="preserve"> et </w:t>
      </w:r>
      <w:r w:rsidRPr="00F83E18" w:rsidR="00636BC9">
        <w:rPr>
          <w:sz w:val="24"/>
          <w:szCs w:val="24"/>
        </w:rPr>
        <w:t xml:space="preserve">la richesse en espèces </w:t>
      </w:r>
      <w:r w:rsidRPr="00F83E18" w:rsidR="00CA7648">
        <w:rPr>
          <w:sz w:val="24"/>
          <w:szCs w:val="24"/>
        </w:rPr>
        <w:t>sur</w:t>
      </w:r>
      <w:r w:rsidRPr="00F83E18" w:rsidR="00636BC9">
        <w:rPr>
          <w:sz w:val="24"/>
          <w:szCs w:val="24"/>
        </w:rPr>
        <w:t xml:space="preserve"> 3 838 sites échantillonnés dans 8 pays d’Europe. Ils ont observé un gradient latitudinal inverse de l'abondance des vers de terre</w:t>
      </w:r>
      <w:r w:rsidRPr="00F83E18" w:rsidR="00003B29">
        <w:rPr>
          <w:sz w:val="24"/>
          <w:szCs w:val="24"/>
        </w:rPr>
        <w:t xml:space="preserve">. </w:t>
      </w:r>
      <w:r w:rsidRPr="00F83E18" w:rsidR="001E76F9">
        <w:rPr>
          <w:sz w:val="24"/>
          <w:szCs w:val="24"/>
        </w:rPr>
        <w:t>De plus</w:t>
      </w:r>
      <w:r w:rsidRPr="00F83E18" w:rsidR="00003B29">
        <w:rPr>
          <w:sz w:val="24"/>
          <w:szCs w:val="24"/>
        </w:rPr>
        <w:t xml:space="preserve">, </w:t>
      </w:r>
      <w:r w:rsidRPr="00F83E18" w:rsidR="00C85593">
        <w:rPr>
          <w:sz w:val="24"/>
          <w:szCs w:val="24"/>
        </w:rPr>
        <w:t>leur étude montre aussi que</w:t>
      </w:r>
      <w:r w:rsidRPr="00F83E18" w:rsidR="00636BC9">
        <w:rPr>
          <w:sz w:val="24"/>
          <w:szCs w:val="24"/>
        </w:rPr>
        <w:t xml:space="preserve"> l'</w:t>
      </w:r>
      <w:r w:rsidRPr="00F83E18" w:rsidR="007533A6">
        <w:rPr>
          <w:sz w:val="24"/>
          <w:szCs w:val="24"/>
        </w:rPr>
        <w:t>occupation du sol</w:t>
      </w:r>
      <w:r w:rsidRPr="00F83E18" w:rsidR="00636BC9">
        <w:rPr>
          <w:sz w:val="24"/>
          <w:szCs w:val="24"/>
        </w:rPr>
        <w:t xml:space="preserve">, la texture du sol, la matière organique et </w:t>
      </w:r>
      <w:r w:rsidRPr="00F83E18" w:rsidR="00C85593">
        <w:rPr>
          <w:sz w:val="24"/>
          <w:szCs w:val="24"/>
        </w:rPr>
        <w:t>le</w:t>
      </w:r>
      <w:r w:rsidRPr="00F83E18" w:rsidR="00636BC9">
        <w:rPr>
          <w:sz w:val="24"/>
          <w:szCs w:val="24"/>
        </w:rPr>
        <w:t xml:space="preserve"> pH du sol</w:t>
      </w:r>
      <w:r w:rsidRPr="00F83E18" w:rsidR="00C85593">
        <w:rPr>
          <w:sz w:val="24"/>
          <w:szCs w:val="24"/>
        </w:rPr>
        <w:t xml:space="preserve"> </w:t>
      </w:r>
      <w:r w:rsidRPr="00F83E18" w:rsidR="00636BC9">
        <w:rPr>
          <w:sz w:val="24"/>
          <w:szCs w:val="24"/>
        </w:rPr>
        <w:t xml:space="preserve">sont </w:t>
      </w:r>
      <w:r w:rsidRPr="00F83E18" w:rsidR="00C85593">
        <w:rPr>
          <w:sz w:val="24"/>
          <w:szCs w:val="24"/>
        </w:rPr>
        <w:t>l</w:t>
      </w:r>
      <w:r w:rsidRPr="00F83E18" w:rsidR="000712DC">
        <w:rPr>
          <w:sz w:val="24"/>
          <w:szCs w:val="24"/>
        </w:rPr>
        <w:t xml:space="preserve">es facteurs </w:t>
      </w:r>
      <w:r w:rsidRPr="00F83E18" w:rsidR="00AD2DF8">
        <w:rPr>
          <w:sz w:val="24"/>
          <w:szCs w:val="24"/>
        </w:rPr>
        <w:t>qui</w:t>
      </w:r>
      <w:r w:rsidRPr="00F83E18" w:rsidR="00172BA3">
        <w:rPr>
          <w:sz w:val="24"/>
          <w:szCs w:val="24"/>
        </w:rPr>
        <w:t xml:space="preserve"> affecte</w:t>
      </w:r>
      <w:r w:rsidRPr="00F83E18" w:rsidR="007A0CD7">
        <w:rPr>
          <w:sz w:val="24"/>
          <w:szCs w:val="24"/>
        </w:rPr>
        <w:t>nt</w:t>
      </w:r>
      <w:r w:rsidRPr="00F83E18" w:rsidR="00172BA3">
        <w:rPr>
          <w:sz w:val="24"/>
          <w:szCs w:val="24"/>
        </w:rPr>
        <w:t xml:space="preserve"> plus</w:t>
      </w:r>
      <w:r w:rsidRPr="00F83E18" w:rsidR="00AD2DF8">
        <w:rPr>
          <w:sz w:val="24"/>
          <w:szCs w:val="24"/>
        </w:rPr>
        <w:t xml:space="preserve"> </w:t>
      </w:r>
      <w:r w:rsidRPr="00F83E18" w:rsidR="00636BC9">
        <w:rPr>
          <w:sz w:val="24"/>
          <w:szCs w:val="24"/>
        </w:rPr>
        <w:t>les vers de terre</w:t>
      </w:r>
      <w:r w:rsidRPr="00F83E18" w:rsidR="00616BCA">
        <w:rPr>
          <w:sz w:val="24"/>
          <w:szCs w:val="24"/>
        </w:rPr>
        <w:t>. Ces résult</w:t>
      </w:r>
      <w:r w:rsidRPr="00F83E18" w:rsidR="004F5A24">
        <w:rPr>
          <w:sz w:val="24"/>
          <w:szCs w:val="24"/>
        </w:rPr>
        <w:t>ats sont en accord avec ceux trouvé</w:t>
      </w:r>
      <w:r w:rsidRPr="00F83E18" w:rsidR="003379C7">
        <w:rPr>
          <w:sz w:val="24"/>
          <w:szCs w:val="24"/>
        </w:rPr>
        <w:t>s</w:t>
      </w:r>
      <w:r w:rsidRPr="00F83E18" w:rsidR="00E3540B">
        <w:rPr>
          <w:sz w:val="24"/>
          <w:szCs w:val="24"/>
        </w:rPr>
        <w:t xml:space="preserve"> par</w:t>
      </w:r>
      <w:r w:rsidRPr="00F83E18" w:rsidR="005072B7">
        <w:rPr>
          <w:sz w:val="24"/>
          <w:szCs w:val="24"/>
        </w:rPr>
        <w:t xml:space="preserve"> </w:t>
      </w:r>
      <w:r w:rsidRPr="00F83E18" w:rsidR="005072B7">
        <w:rPr>
          <w:sz w:val="24"/>
          <w:szCs w:val="24"/>
        </w:rPr>
        <w:fldChar w:fldCharType="begin"/>
      </w:r>
      <w:r w:rsidRPr="00F83E18" w:rsidR="005072B7">
        <w:rPr>
          <w:sz w:val="24"/>
          <w:szCs w:val="24"/>
        </w:rPr>
        <w:instrText xml:space="preserve"> ADDIN ZOTERO_ITEM CSL_CITATION {"citationID":"GaRcD9ej","properties":{"formattedCitation":"(J\\uc0\\u228{}nsch et al., 2013; Phillips et al., 2019)","plainCitation":"(Jänsch et al., 2013; Phillips et al., 2019)","noteIndex":0},"citationItems":[{"id":1077,"uris":["http://zotero.org/users/7119014/items/5AH94JMA"],"itemData":{"id":1077,"type":"paper-conference","abstract":"Within a project aiming to improve the preconditions for the protection of the habitat function of soils in Germany, the database Bo-Info was established, in which soil-biological data from permanent soil monitoring sites of several German states as well as from the literature was compiled. Soil-biological data on the occurrence and abundance of earthworms were analysed with respect to their distribution and relation to site (habitat type, land use) and soil properties (pH, texture, organic matter). Reliable data for earthworms were available from 294 sites. In total, 32 species (all species known to occur in Germany) were present in the database, 10 of which were very common. Ecological preferences regarding land use, pH, soil organic matter (SOM) and texture were derived for these 10 species. The occurrence of earthworms at the species and ecological-group level is determined by land use and soil pH value and less by soil texture. A clear distinction between epigeic species on the one hand and endogeic and anecic species on the other hand was found regarding SOM. Earthworm communities of habitat types representing the four major land use types (grassland, crop sites, deciduous and coniferous forests) clearly differed. Using three examples from different land use forms, typical species could be identified at the next sub-division level of habitat types, provided a sufficient number of data was available. As a result, qualitative expectation (= reference) values (species richness and composition) are proposed for the most important habitat types (e.g. different types of crop sites, grassland and coniferous forests). Due to their ecological relevance, the use of earthworms for soil biological site classification and assessment is recommended.","source":"Semantic Scholar","title":"State of knowledge of earthworm communities in German soils as a basis for biological soil quality assessment","URL":"https://www.semanticscholar.org/paper/State-of-knowledge-of-earthworm-communities-in-as-a-J%C3%A4nsch-Steffens/22a7f6ce3ab00bb65b914a6c0f4d9cea7b6518bd","author":[{"family":"Jänsch","given":"S."},{"family":"Steffens","given":"L."},{"family":"Höfer","given":"H."},{"family":"Horak","given":"F."},{"family":"Roß-Nickoll","given":"M."},{"family":"Russell","given":"D."},{"family":"Burkhardt","given":"U."},{"family":"Toschki","given":"A."},{"family":"Römbke","given":"J."}],"accessed":{"date-parts":[["2024",1,25]]},"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5072B7">
        <w:rPr>
          <w:sz w:val="24"/>
          <w:szCs w:val="24"/>
        </w:rPr>
        <w:fldChar w:fldCharType="separate"/>
      </w:r>
      <w:r w:rsidRPr="00F83E18" w:rsidR="00DD1E04">
        <w:rPr>
          <w:rFonts w:ascii="Calibri" w:hAnsi="Calibri" w:cs="Calibri"/>
          <w:kern w:val="0"/>
          <w:sz w:val="24"/>
          <w:szCs w:val="24"/>
        </w:rPr>
        <w:t>(Jänsch et al., 2013; Phillips et al., 2019)</w:t>
      </w:r>
      <w:r w:rsidRPr="00F83E18" w:rsidR="005072B7">
        <w:rPr>
          <w:sz w:val="24"/>
          <w:szCs w:val="24"/>
        </w:rPr>
        <w:fldChar w:fldCharType="end"/>
      </w:r>
      <w:r w:rsidRPr="00F83E18" w:rsidR="00636BC9">
        <w:rPr>
          <w:sz w:val="24"/>
          <w:szCs w:val="24"/>
        </w:rPr>
        <w:t xml:space="preserve">. </w:t>
      </w:r>
      <w:r w:rsidRPr="00F83E18" w:rsidR="006C3160">
        <w:rPr>
          <w:sz w:val="24"/>
          <w:szCs w:val="24"/>
        </w:rPr>
        <w:t>R</w:t>
      </w:r>
      <w:r w:rsidRPr="00F83E18" w:rsidR="00636BC9">
        <w:rPr>
          <w:sz w:val="24"/>
          <w:szCs w:val="24"/>
        </w:rPr>
        <w:t xml:space="preserve">écemment, </w:t>
      </w:r>
      <w:r w:rsidRPr="00F83E18" w:rsidR="006E5C35">
        <w:rPr>
          <w:sz w:val="24"/>
          <w:szCs w:val="24"/>
        </w:rPr>
        <w:t xml:space="preserve">une autre </w:t>
      </w:r>
      <w:r w:rsidRPr="00F83E18" w:rsidR="00636BC9">
        <w:rPr>
          <w:sz w:val="24"/>
          <w:szCs w:val="24"/>
        </w:rPr>
        <w:t xml:space="preserve">étude réalisée par </w:t>
      </w:r>
      <w:r w:rsidRPr="00F83E18" w:rsidR="00EA3AA3">
        <w:rPr>
          <w:sz w:val="24"/>
          <w:szCs w:val="24"/>
        </w:rPr>
        <w:fldChar w:fldCharType="begin"/>
      </w:r>
      <w:r w:rsidRPr="00F83E18" w:rsidR="005072B7">
        <w:rPr>
          <w:sz w:val="24"/>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EA3AA3">
        <w:rPr>
          <w:sz w:val="24"/>
          <w:szCs w:val="24"/>
        </w:rPr>
        <w:fldChar w:fldCharType="separate"/>
      </w:r>
      <w:commentRangeStart w:id="1"/>
      <w:r w:rsidRPr="00F83E18" w:rsidR="00EA3AA3">
        <w:rPr>
          <w:rFonts w:ascii="Calibri" w:hAnsi="Calibri" w:cs="Calibri"/>
          <w:sz w:val="24"/>
          <w:szCs w:val="24"/>
        </w:rPr>
        <w:t xml:space="preserve">Phillips et al. </w:t>
      </w:r>
      <w:r w:rsidRPr="00F83E18" w:rsidR="001F7BBB">
        <w:rPr>
          <w:rFonts w:ascii="Calibri" w:hAnsi="Calibri" w:cs="Calibri"/>
          <w:sz w:val="24"/>
          <w:szCs w:val="24"/>
        </w:rPr>
        <w:t>(</w:t>
      </w:r>
      <w:r w:rsidRPr="00F83E18" w:rsidR="00EA3AA3">
        <w:rPr>
          <w:rFonts w:ascii="Calibri" w:hAnsi="Calibri" w:cs="Calibri"/>
          <w:sz w:val="24"/>
          <w:szCs w:val="24"/>
        </w:rPr>
        <w:t>2019)</w:t>
      </w:r>
      <w:r w:rsidRPr="00F83E18" w:rsidR="00EA3AA3">
        <w:rPr>
          <w:sz w:val="24"/>
          <w:szCs w:val="24"/>
        </w:rPr>
        <w:fldChar w:fldCharType="end"/>
      </w:r>
      <w:r w:rsidRPr="00F83E18" w:rsidR="00636BC9">
        <w:rPr>
          <w:sz w:val="24"/>
          <w:szCs w:val="24"/>
        </w:rPr>
        <w:t xml:space="preserve"> </w:t>
      </w:r>
      <w:commentRangeEnd w:id="1"/>
      <w:r>
        <w:commentReference w:id="1"/>
      </w:r>
      <w:r w:rsidRPr="00F83E18" w:rsidR="00263CF4">
        <w:rPr>
          <w:sz w:val="24"/>
          <w:szCs w:val="24"/>
        </w:rPr>
        <w:t xml:space="preserve">à l'échelle mondiale </w:t>
      </w:r>
      <w:r w:rsidRPr="00F83E18" w:rsidR="00636BC9">
        <w:rPr>
          <w:sz w:val="24"/>
          <w:szCs w:val="24"/>
        </w:rPr>
        <w:t xml:space="preserve">a démontré que les </w:t>
      </w:r>
      <w:r w:rsidRPr="00F83E18" w:rsidR="00F2573E">
        <w:rPr>
          <w:sz w:val="24"/>
          <w:szCs w:val="24"/>
        </w:rPr>
        <w:t xml:space="preserve">facteurs </w:t>
      </w:r>
      <w:r w:rsidRPr="00F83E18" w:rsidR="00636BC9">
        <w:rPr>
          <w:sz w:val="24"/>
          <w:szCs w:val="24"/>
        </w:rPr>
        <w:t>climatiques et l</w:t>
      </w:r>
      <w:r w:rsidRPr="00F83E18" w:rsidR="004844B8">
        <w:rPr>
          <w:sz w:val="24"/>
          <w:szCs w:val="24"/>
        </w:rPr>
        <w:t>e type</w:t>
      </w:r>
      <w:r w:rsidRPr="00F83E18" w:rsidR="007551D7">
        <w:rPr>
          <w:sz w:val="24"/>
          <w:szCs w:val="24"/>
        </w:rPr>
        <w:t xml:space="preserve"> </w:t>
      </w:r>
      <w:r w:rsidRPr="00F83E18" w:rsidR="004844B8">
        <w:rPr>
          <w:sz w:val="24"/>
          <w:szCs w:val="24"/>
        </w:rPr>
        <w:t>d’</w:t>
      </w:r>
      <w:r w:rsidRPr="00F83E18" w:rsidR="00636BC9">
        <w:rPr>
          <w:sz w:val="24"/>
          <w:szCs w:val="24"/>
        </w:rPr>
        <w:t xml:space="preserve">habitat </w:t>
      </w:r>
      <w:r w:rsidRPr="00F83E18" w:rsidR="007551D7">
        <w:rPr>
          <w:sz w:val="24"/>
          <w:szCs w:val="24"/>
        </w:rPr>
        <w:t xml:space="preserve">sont </w:t>
      </w:r>
      <w:r w:rsidRPr="00F83E18" w:rsidR="00636BC9">
        <w:rPr>
          <w:sz w:val="24"/>
          <w:szCs w:val="24"/>
        </w:rPr>
        <w:t xml:space="preserve">les </w:t>
      </w:r>
      <w:r w:rsidRPr="00F83E18" w:rsidR="004928F9">
        <w:rPr>
          <w:sz w:val="24"/>
          <w:szCs w:val="24"/>
        </w:rPr>
        <w:t xml:space="preserve">filtres environnementaux </w:t>
      </w:r>
      <w:r w:rsidRPr="00F83E18" w:rsidR="00636BC9">
        <w:rPr>
          <w:sz w:val="24"/>
          <w:szCs w:val="24"/>
        </w:rPr>
        <w:t>les plus importants dans l</w:t>
      </w:r>
      <w:r w:rsidRPr="00F83E18" w:rsidR="00EC47CB">
        <w:rPr>
          <w:sz w:val="24"/>
          <w:szCs w:val="24"/>
        </w:rPr>
        <w:t xml:space="preserve">’altération des paramètres </w:t>
      </w:r>
      <w:r w:rsidRPr="00F83E18" w:rsidR="00F02126">
        <w:rPr>
          <w:sz w:val="24"/>
          <w:szCs w:val="24"/>
        </w:rPr>
        <w:t xml:space="preserve">lombriciens </w:t>
      </w:r>
      <w:r w:rsidRPr="00F83E18" w:rsidR="00636BC9">
        <w:rPr>
          <w:sz w:val="24"/>
          <w:szCs w:val="24"/>
        </w:rPr>
        <w:t xml:space="preserve">que les propriétés du sol. </w:t>
      </w:r>
      <w:commentRangeStart w:id="2"/>
      <w:r w:rsidRPr="00F83E18" w:rsidR="00614CDB">
        <w:rPr>
          <w:sz w:val="24"/>
          <w:szCs w:val="24"/>
        </w:rPr>
        <w:t>L</w:t>
      </w:r>
      <w:r w:rsidRPr="00F83E18" w:rsidR="00636BC9">
        <w:rPr>
          <w:sz w:val="24"/>
          <w:szCs w:val="24"/>
        </w:rPr>
        <w:t xml:space="preserve">es études </w:t>
      </w:r>
      <w:r w:rsidRPr="00F83E18" w:rsidR="00614CDB">
        <w:rPr>
          <w:sz w:val="24"/>
          <w:szCs w:val="24"/>
        </w:rPr>
        <w:t xml:space="preserve">de </w:t>
      </w:r>
      <w:r w:rsidRPr="00F83E18" w:rsidR="00EA3AA3">
        <w:rPr>
          <w:sz w:val="24"/>
          <w:szCs w:val="24"/>
        </w:rPr>
        <w:fldChar w:fldCharType="begin"/>
      </w:r>
      <w:r w:rsidRPr="00F83E18" w:rsidR="00EA3AA3">
        <w:rPr>
          <w:sz w:val="24"/>
          <w:szCs w:val="24"/>
        </w:rPr>
        <w:instrText xml:space="preserve"> ADDIN ZOTERO_ITEM CSL_CITATION {"citationID":"eRiERun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 et al. (2016)</w:t>
      </w:r>
      <w:r w:rsidRPr="00F83E18" w:rsidR="00EA3AA3">
        <w:rPr>
          <w:sz w:val="24"/>
          <w:szCs w:val="24"/>
        </w:rPr>
        <w:fldChar w:fldCharType="end"/>
      </w:r>
      <w:r w:rsidRPr="00F83E18" w:rsidR="009975A5">
        <w:rPr>
          <w:sz w:val="24"/>
          <w:szCs w:val="24"/>
        </w:rPr>
        <w:t xml:space="preserve"> et de </w:t>
      </w:r>
      <w:r w:rsidRPr="00F83E18" w:rsidR="001F7BBB">
        <w:rPr>
          <w:sz w:val="24"/>
          <w:szCs w:val="24"/>
        </w:rPr>
        <w:fldChar w:fldCharType="begin"/>
      </w:r>
      <w:r w:rsidRPr="00F83E18" w:rsidR="005072B7">
        <w:rPr>
          <w:sz w:val="24"/>
          <w:szCs w:val="24"/>
        </w:rPr>
        <w:instrText xml:space="preserve"> ADDIN ZOTERO_ITEM CSL_CITATION {"citationID":"j7ReoTh6","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1F7BBB">
        <w:rPr>
          <w:sz w:val="24"/>
          <w:szCs w:val="24"/>
        </w:rPr>
        <w:fldChar w:fldCharType="separate"/>
      </w:r>
      <w:r w:rsidRPr="00F83E18" w:rsidR="001F7BBB">
        <w:rPr>
          <w:rFonts w:ascii="Calibri" w:hAnsi="Calibri" w:cs="Calibri"/>
          <w:sz w:val="24"/>
          <w:szCs w:val="24"/>
        </w:rPr>
        <w:t>Phillips et al. (2019)</w:t>
      </w:r>
      <w:r w:rsidRPr="00F83E18" w:rsidR="001F7BBB">
        <w:rPr>
          <w:sz w:val="24"/>
          <w:szCs w:val="24"/>
        </w:rPr>
        <w:fldChar w:fldCharType="end"/>
      </w:r>
      <w:r w:rsidRPr="00F83E18" w:rsidR="00614CDB">
        <w:rPr>
          <w:sz w:val="24"/>
          <w:szCs w:val="24"/>
        </w:rPr>
        <w:t xml:space="preserve"> </w:t>
      </w:r>
      <w:r w:rsidRPr="00F83E18" w:rsidR="00893F1C">
        <w:rPr>
          <w:sz w:val="24"/>
          <w:szCs w:val="24"/>
        </w:rPr>
        <w:t xml:space="preserve">sont </w:t>
      </w:r>
      <w:r w:rsidRPr="00F83E18" w:rsidR="00CE58EB">
        <w:rPr>
          <w:sz w:val="24"/>
          <w:szCs w:val="24"/>
        </w:rPr>
        <w:t xml:space="preserve">les </w:t>
      </w:r>
      <w:r w:rsidRPr="00F83E18" w:rsidR="00FB6690">
        <w:rPr>
          <w:sz w:val="24"/>
          <w:szCs w:val="24"/>
        </w:rPr>
        <w:t>pionniers</w:t>
      </w:r>
      <w:r w:rsidRPr="00F83E18" w:rsidR="00CE58EB">
        <w:rPr>
          <w:sz w:val="24"/>
          <w:szCs w:val="24"/>
        </w:rPr>
        <w:t xml:space="preserve"> d</w:t>
      </w:r>
      <w:r w:rsidRPr="00F83E18" w:rsidR="00FB6690">
        <w:rPr>
          <w:sz w:val="24"/>
          <w:szCs w:val="24"/>
        </w:rPr>
        <w:t>ans l</w:t>
      </w:r>
      <w:r w:rsidRPr="00F83E18" w:rsidR="00B723E6">
        <w:rPr>
          <w:sz w:val="24"/>
          <w:szCs w:val="24"/>
        </w:rPr>
        <w:t>e domaine de la prédiction</w:t>
      </w:r>
      <w:r w:rsidRPr="00F83E18" w:rsidR="003B6910">
        <w:rPr>
          <w:sz w:val="24"/>
          <w:szCs w:val="24"/>
        </w:rPr>
        <w:t xml:space="preserve"> </w:t>
      </w:r>
      <w:r w:rsidRPr="00F83E18" w:rsidR="007041C8">
        <w:rPr>
          <w:sz w:val="24"/>
          <w:szCs w:val="24"/>
        </w:rPr>
        <w:t xml:space="preserve">des vers de terre </w:t>
      </w:r>
      <w:r w:rsidRPr="00F83E18" w:rsidR="00FB6690">
        <w:rPr>
          <w:sz w:val="24"/>
          <w:szCs w:val="24"/>
        </w:rPr>
        <w:t xml:space="preserve">et </w:t>
      </w:r>
      <w:r w:rsidRPr="00F83E18" w:rsidR="00FE5A7C">
        <w:rPr>
          <w:sz w:val="24"/>
          <w:szCs w:val="24"/>
        </w:rPr>
        <w:t xml:space="preserve">ils ont permis </w:t>
      </w:r>
      <w:r w:rsidRPr="00F83E18" w:rsidR="00600B71">
        <w:rPr>
          <w:sz w:val="24"/>
          <w:szCs w:val="24"/>
        </w:rPr>
        <w:t>d’obtenir</w:t>
      </w:r>
      <w:r w:rsidRPr="00F83E18" w:rsidR="00B621A4">
        <w:rPr>
          <w:sz w:val="24"/>
          <w:szCs w:val="24"/>
        </w:rPr>
        <w:t xml:space="preserve"> </w:t>
      </w:r>
      <w:r w:rsidRPr="00F83E18" w:rsidR="00636BC9">
        <w:rPr>
          <w:sz w:val="24"/>
          <w:szCs w:val="24"/>
        </w:rPr>
        <w:t xml:space="preserve">des cartes </w:t>
      </w:r>
      <w:r w:rsidRPr="00F83E18" w:rsidR="00FE5A7C">
        <w:rPr>
          <w:sz w:val="24"/>
          <w:szCs w:val="24"/>
        </w:rPr>
        <w:t>de</w:t>
      </w:r>
      <w:r w:rsidRPr="00F83E18" w:rsidR="00DF4775">
        <w:rPr>
          <w:sz w:val="24"/>
          <w:szCs w:val="24"/>
        </w:rPr>
        <w:t xml:space="preserve"> l’abondance et de la richesse</w:t>
      </w:r>
      <w:r w:rsidRPr="00F83E18" w:rsidR="0045764A">
        <w:rPr>
          <w:sz w:val="24"/>
          <w:szCs w:val="24"/>
        </w:rPr>
        <w:t xml:space="preserve"> des vers de terre </w:t>
      </w:r>
      <w:r w:rsidRPr="00F83E18" w:rsidR="00636BC9">
        <w:rPr>
          <w:sz w:val="24"/>
          <w:szCs w:val="24"/>
        </w:rPr>
        <w:t>à l'échelle continentale</w:t>
      </w:r>
      <w:r w:rsidRPr="00F83E18" w:rsidR="0045764A">
        <w:rPr>
          <w:sz w:val="24"/>
          <w:szCs w:val="24"/>
        </w:rPr>
        <w:t xml:space="preserve"> (Europe)</w:t>
      </w:r>
      <w:r w:rsidRPr="00F83E18" w:rsidR="00636BC9">
        <w:rPr>
          <w:sz w:val="24"/>
          <w:szCs w:val="24"/>
        </w:rPr>
        <w:t xml:space="preserve"> et mondiale.</w:t>
      </w:r>
      <w:r w:rsidRPr="00F83E18" w:rsidR="00DC4A0B">
        <w:rPr>
          <w:sz w:val="24"/>
          <w:szCs w:val="24"/>
        </w:rPr>
        <w:t xml:space="preserve"> </w:t>
      </w:r>
      <w:r w:rsidRPr="00F83E18" w:rsidR="001D0F08">
        <w:rPr>
          <w:sz w:val="24"/>
          <w:szCs w:val="24"/>
        </w:rPr>
        <w:t>Toutefois</w:t>
      </w:r>
      <w:r w:rsidRPr="00F83E18" w:rsidR="00636BC9">
        <w:rPr>
          <w:sz w:val="24"/>
          <w:szCs w:val="24"/>
        </w:rPr>
        <w:t xml:space="preserve">, </w:t>
      </w:r>
      <w:r w:rsidRPr="00F83E18" w:rsidR="00457CF6">
        <w:rPr>
          <w:sz w:val="24"/>
          <w:szCs w:val="24"/>
        </w:rPr>
        <w:t>leurs</w:t>
      </w:r>
      <w:r w:rsidRPr="00F83E18" w:rsidR="00636BC9">
        <w:rPr>
          <w:sz w:val="24"/>
          <w:szCs w:val="24"/>
        </w:rPr>
        <w:t xml:space="preserve"> études sont limitées par l’utilisation d’un</w:t>
      </w:r>
      <w:r w:rsidRPr="00F83E18" w:rsidR="00C74A79">
        <w:rPr>
          <w:sz w:val="24"/>
          <w:szCs w:val="24"/>
        </w:rPr>
        <w:t xml:space="preserve"> seul type</w:t>
      </w:r>
      <w:r w:rsidRPr="00F83E18" w:rsidR="00524118">
        <w:rPr>
          <w:sz w:val="24"/>
          <w:szCs w:val="24"/>
        </w:rPr>
        <w:t xml:space="preserve"> d’algorithme</w:t>
      </w:r>
      <w:r w:rsidRPr="00F83E18" w:rsidR="00636BC9">
        <w:rPr>
          <w:sz w:val="24"/>
          <w:szCs w:val="24"/>
        </w:rPr>
        <w:t xml:space="preserve"> de modélisation</w:t>
      </w:r>
      <w:r w:rsidRPr="00F83E18" w:rsidR="00524118">
        <w:rPr>
          <w:sz w:val="24"/>
          <w:szCs w:val="24"/>
        </w:rPr>
        <w:t xml:space="preserve"> prédictive</w:t>
      </w:r>
      <w:r w:rsidRPr="00F83E18" w:rsidR="00232591">
        <w:rPr>
          <w:sz w:val="24"/>
          <w:szCs w:val="24"/>
        </w:rPr>
        <w:t> :</w:t>
      </w:r>
      <w:r w:rsidRPr="00F83E18" w:rsidR="00F55AAA">
        <w:rPr>
          <w:sz w:val="24"/>
          <w:szCs w:val="24"/>
        </w:rPr>
        <w:t xml:space="preserve"> des</w:t>
      </w:r>
      <w:r w:rsidRPr="00F83E18" w:rsidR="00B56DFB">
        <w:rPr>
          <w:sz w:val="24"/>
          <w:szCs w:val="24"/>
        </w:rPr>
        <w:t xml:space="preserve"> modèle</w:t>
      </w:r>
      <w:r w:rsidRPr="00F83E18" w:rsidR="00524118">
        <w:rPr>
          <w:sz w:val="24"/>
          <w:szCs w:val="24"/>
        </w:rPr>
        <w:t>s</w:t>
      </w:r>
      <w:r w:rsidRPr="00F83E18" w:rsidR="00B56DFB">
        <w:rPr>
          <w:sz w:val="24"/>
          <w:szCs w:val="24"/>
        </w:rPr>
        <w:t xml:space="preserve"> </w:t>
      </w:r>
      <w:r w:rsidRPr="00F83E18" w:rsidR="00F55AAA">
        <w:rPr>
          <w:sz w:val="24"/>
          <w:szCs w:val="24"/>
        </w:rPr>
        <w:t>linéaires</w:t>
      </w:r>
      <w:r w:rsidRPr="00F83E18" w:rsidR="00B56DFB">
        <w:rPr>
          <w:sz w:val="24"/>
          <w:szCs w:val="24"/>
        </w:rPr>
        <w:t xml:space="preserve"> généralisé</w:t>
      </w:r>
      <w:r w:rsidRPr="00F83E18" w:rsidR="00524118">
        <w:rPr>
          <w:sz w:val="24"/>
          <w:szCs w:val="24"/>
        </w:rPr>
        <w:t>s</w:t>
      </w:r>
      <w:r w:rsidRPr="00F83E18" w:rsidR="00DE52A5">
        <w:rPr>
          <w:sz w:val="24"/>
          <w:szCs w:val="24"/>
        </w:rPr>
        <w:t xml:space="preserve"> </w:t>
      </w:r>
      <w:r w:rsidRPr="00F83E18" w:rsidR="003B0985">
        <w:rPr>
          <w:sz w:val="24"/>
          <w:szCs w:val="24"/>
        </w:rPr>
        <w:t xml:space="preserve">pour </w:t>
      </w:r>
      <w:r w:rsidRPr="00F83E18" w:rsidR="00EA3AA3">
        <w:rPr>
          <w:sz w:val="24"/>
          <w:szCs w:val="24"/>
        </w:rPr>
        <w:fldChar w:fldCharType="begin"/>
      </w:r>
      <w:r w:rsidRPr="00F83E18" w:rsidR="00EA3AA3">
        <w:rPr>
          <w:sz w:val="24"/>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 et al. (2016)</w:t>
      </w:r>
      <w:r w:rsidRPr="00F83E18" w:rsidR="00EA3AA3">
        <w:rPr>
          <w:sz w:val="24"/>
          <w:szCs w:val="24"/>
        </w:rPr>
        <w:fldChar w:fldCharType="end"/>
      </w:r>
      <w:r w:rsidRPr="00F83E18" w:rsidR="007F3D69">
        <w:rPr>
          <w:sz w:val="24"/>
          <w:szCs w:val="24"/>
        </w:rPr>
        <w:t xml:space="preserve"> </w:t>
      </w:r>
      <w:r w:rsidRPr="00F83E18" w:rsidR="00B077B7">
        <w:rPr>
          <w:sz w:val="24"/>
          <w:szCs w:val="24"/>
        </w:rPr>
        <w:t xml:space="preserve">et des </w:t>
      </w:r>
      <w:r w:rsidRPr="00F83E18" w:rsidR="003311FB">
        <w:rPr>
          <w:sz w:val="24"/>
          <w:szCs w:val="24"/>
        </w:rPr>
        <w:t>modèles linéaires généralisés à effets mixtes</w:t>
      </w:r>
      <w:r w:rsidRPr="00F83E18" w:rsidR="00636BC9">
        <w:rPr>
          <w:sz w:val="24"/>
          <w:szCs w:val="24"/>
        </w:rPr>
        <w:t xml:space="preserve"> </w:t>
      </w:r>
      <w:r w:rsidRPr="00F83E18" w:rsidR="003B0985">
        <w:rPr>
          <w:sz w:val="24"/>
          <w:szCs w:val="24"/>
        </w:rPr>
        <w:t xml:space="preserve">pour </w:t>
      </w:r>
      <w:r w:rsidRPr="00F83E18" w:rsidR="001F7BBB">
        <w:rPr>
          <w:sz w:val="24"/>
          <w:szCs w:val="24"/>
        </w:rPr>
        <w:fldChar w:fldCharType="begin"/>
      </w:r>
      <w:r w:rsidRPr="00F83E18" w:rsidR="005072B7">
        <w:rPr>
          <w:sz w:val="24"/>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1F7BBB">
        <w:rPr>
          <w:sz w:val="24"/>
          <w:szCs w:val="24"/>
        </w:rPr>
        <w:fldChar w:fldCharType="separate"/>
      </w:r>
      <w:r w:rsidRPr="00F83E18" w:rsidR="001F7BBB">
        <w:rPr>
          <w:rFonts w:ascii="Calibri" w:hAnsi="Calibri" w:cs="Calibri"/>
          <w:sz w:val="24"/>
          <w:szCs w:val="24"/>
        </w:rPr>
        <w:t>Phillips et al. (2019)</w:t>
      </w:r>
      <w:r w:rsidRPr="00F83E18" w:rsidR="001F7BBB">
        <w:rPr>
          <w:sz w:val="24"/>
          <w:szCs w:val="24"/>
        </w:rPr>
        <w:fldChar w:fldCharType="end"/>
      </w:r>
      <w:r w:rsidRPr="00F83E18" w:rsidR="00B478BD">
        <w:rPr>
          <w:sz w:val="24"/>
          <w:szCs w:val="24"/>
        </w:rPr>
        <w:t>.</w:t>
      </w:r>
      <w:commentRangeEnd w:id="0"/>
      <w:r>
        <w:commentReference w:id="0"/>
      </w:r>
      <w:commentRangeEnd w:id="2"/>
      <w:r>
        <w:commentReference w:id="2"/>
      </w:r>
      <w:r w:rsidRPr="00F83E18" w:rsidR="00B478BD">
        <w:rPr>
          <w:sz w:val="24"/>
          <w:szCs w:val="24"/>
        </w:rPr>
        <w:t xml:space="preserve"> Or</w:t>
      </w:r>
      <w:r w:rsidRPr="00F83E18" w:rsidR="00DC3FEF">
        <w:rPr>
          <w:sz w:val="24"/>
          <w:szCs w:val="24"/>
        </w:rPr>
        <w:t>,</w:t>
      </w:r>
      <w:r w:rsidRPr="00F83E18" w:rsidR="00B478BD">
        <w:rPr>
          <w:sz w:val="24"/>
          <w:szCs w:val="24"/>
        </w:rPr>
        <w:t xml:space="preserve"> </w:t>
      </w:r>
      <w:r w:rsidRPr="00F83E18" w:rsidR="00232591">
        <w:rPr>
          <w:sz w:val="24"/>
          <w:szCs w:val="24"/>
        </w:rPr>
        <w:t>il ser</w:t>
      </w:r>
      <w:r w:rsidRPr="00F83E18" w:rsidR="005473D4">
        <w:rPr>
          <w:sz w:val="24"/>
          <w:szCs w:val="24"/>
        </w:rPr>
        <w:t>ait pertine</w:t>
      </w:r>
      <w:r w:rsidRPr="00F83E18" w:rsidR="003E3D3B">
        <w:rPr>
          <w:sz w:val="24"/>
          <w:szCs w:val="24"/>
        </w:rPr>
        <w:t>n</w:t>
      </w:r>
      <w:r w:rsidRPr="00F83E18" w:rsidR="00C40402">
        <w:rPr>
          <w:sz w:val="24"/>
          <w:szCs w:val="24"/>
        </w:rPr>
        <w:t>t</w:t>
      </w:r>
      <w:r w:rsidRPr="00F83E18" w:rsidR="005473D4">
        <w:rPr>
          <w:sz w:val="24"/>
          <w:szCs w:val="24"/>
        </w:rPr>
        <w:t xml:space="preserve"> de comparer plusieurs algorithme</w:t>
      </w:r>
      <w:r w:rsidRPr="00F83E18" w:rsidR="003E3D3B">
        <w:rPr>
          <w:sz w:val="24"/>
          <w:szCs w:val="24"/>
        </w:rPr>
        <w:t>s</w:t>
      </w:r>
      <w:r w:rsidRPr="00F83E18" w:rsidR="005473D4">
        <w:rPr>
          <w:sz w:val="24"/>
          <w:szCs w:val="24"/>
        </w:rPr>
        <w:t xml:space="preserve"> afin de trouver </w:t>
      </w:r>
      <w:r w:rsidRPr="00F83E18" w:rsidR="005C3525">
        <w:rPr>
          <w:sz w:val="24"/>
          <w:szCs w:val="24"/>
        </w:rPr>
        <w:t xml:space="preserve">le meilleur modèle pour chaque paramètre </w:t>
      </w:r>
      <w:r w:rsidRPr="00F83E18" w:rsidR="00D05066">
        <w:rPr>
          <w:sz w:val="24"/>
          <w:szCs w:val="24"/>
        </w:rPr>
        <w:t>des vers de terre</w:t>
      </w:r>
      <w:r w:rsidRPr="00F83E18" w:rsidR="00636BC9">
        <w:rPr>
          <w:sz w:val="24"/>
          <w:szCs w:val="24"/>
        </w:rPr>
        <w:t>. Elles sont limitées</w:t>
      </w:r>
      <w:r w:rsidRPr="00F83E18" w:rsidR="003B0985">
        <w:rPr>
          <w:sz w:val="24"/>
          <w:szCs w:val="24"/>
        </w:rPr>
        <w:t xml:space="preserve"> aussi</w:t>
      </w:r>
      <w:r w:rsidRPr="00F83E18" w:rsidR="00636BC9">
        <w:rPr>
          <w:sz w:val="24"/>
          <w:szCs w:val="24"/>
        </w:rPr>
        <w:t xml:space="preserve"> en termes de nombre d’observations</w:t>
      </w:r>
      <w:r w:rsidR="00705330">
        <w:rPr>
          <w:sz w:val="24"/>
          <w:szCs w:val="24"/>
        </w:rPr>
        <w:t xml:space="preserve"> et de pré</w:t>
      </w:r>
      <w:r w:rsidR="00A5315C">
        <w:rPr>
          <w:sz w:val="24"/>
          <w:szCs w:val="24"/>
        </w:rPr>
        <w:t>dicteurs</w:t>
      </w:r>
      <w:r w:rsidRPr="00F83E18" w:rsidR="00636BC9">
        <w:rPr>
          <w:sz w:val="24"/>
          <w:szCs w:val="24"/>
        </w:rPr>
        <w:t>, de fiabilité des modèles avec des effets contigus aux frontières des pays, mais aussi d'incertitudes liées à l'extrapolation des cartes de résolutions. Or, lorsque les prédicteurs</w:t>
      </w:r>
      <w:r w:rsidRPr="00F83E18" w:rsidR="00D974CC">
        <w:rPr>
          <w:sz w:val="24"/>
          <w:szCs w:val="24"/>
        </w:rPr>
        <w:t xml:space="preserve"> utilisés </w:t>
      </w:r>
      <w:r w:rsidRPr="00F83E18" w:rsidR="00D320B9">
        <w:rPr>
          <w:sz w:val="24"/>
          <w:szCs w:val="24"/>
        </w:rPr>
        <w:t>lors de la création des modèles</w:t>
      </w:r>
      <w:r w:rsidRPr="00F83E18" w:rsidR="00636BC9">
        <w:rPr>
          <w:sz w:val="24"/>
          <w:szCs w:val="24"/>
        </w:rPr>
        <w:t xml:space="preserve"> ne sont pas </w:t>
      </w:r>
      <w:r w:rsidRPr="00F83E18" w:rsidR="0013211A">
        <w:rPr>
          <w:sz w:val="24"/>
          <w:szCs w:val="24"/>
        </w:rPr>
        <w:t xml:space="preserve">précis </w:t>
      </w:r>
      <w:r w:rsidRPr="00F83E18" w:rsidR="001A2660">
        <w:rPr>
          <w:sz w:val="24"/>
          <w:szCs w:val="24"/>
        </w:rPr>
        <w:t>dans une zone</w:t>
      </w:r>
      <w:r w:rsidRPr="00F83E18" w:rsidR="00636BC9">
        <w:rPr>
          <w:sz w:val="24"/>
          <w:szCs w:val="24"/>
        </w:rPr>
        <w:t>, les prévisions dans cette zone spécifique seront également affectées (</w:t>
      </w:r>
      <w:proofErr w:type="spellStart"/>
      <w:r w:rsidRPr="00F83E18" w:rsidR="007F3D69">
        <w:rPr>
          <w:sz w:val="24"/>
          <w:szCs w:val="24"/>
        </w:rPr>
        <w:fldChar w:fldCharType="begin"/>
      </w:r>
      <w:r w:rsidRPr="00F83E18" w:rsidR="005072B7">
        <w:rPr>
          <w:sz w:val="24"/>
          <w:szCs w:val="24"/>
        </w:rPr>
        <w:instrText xml:space="preserve"> ADDIN ZOTERO_ITEM CSL_CITATION {"citationID":"euDwyXKT","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Rutgers</w:t>
      </w:r>
      <w:proofErr w:type="spellEnd"/>
      <w:r w:rsidRPr="00F83E18" w:rsidR="007F3D69">
        <w:rPr>
          <w:rFonts w:ascii="Calibri" w:hAnsi="Calibri" w:cs="Calibri"/>
          <w:sz w:val="24"/>
          <w:szCs w:val="24"/>
        </w:rPr>
        <w:t xml:space="preserve"> et al. 2016)</w:t>
      </w:r>
      <w:r w:rsidRPr="00F83E18" w:rsidR="007F3D69">
        <w:rPr>
          <w:sz w:val="24"/>
          <w:szCs w:val="24"/>
        </w:rPr>
        <w:fldChar w:fldCharType="end"/>
      </w:r>
      <w:r w:rsidRPr="00F83E18" w:rsidR="00636BC9">
        <w:rPr>
          <w:sz w:val="24"/>
          <w:szCs w:val="24"/>
        </w:rPr>
        <w:t>. De plus, les valeurs</w:t>
      </w:r>
      <w:r w:rsidRPr="00F83E18" w:rsidR="005703C4">
        <w:rPr>
          <w:sz w:val="24"/>
          <w:szCs w:val="24"/>
        </w:rPr>
        <w:t xml:space="preserve"> de </w:t>
      </w:r>
      <w:r w:rsidRPr="00F83E18" w:rsidR="0010034A">
        <w:rPr>
          <w:sz w:val="24"/>
          <w:szCs w:val="24"/>
        </w:rPr>
        <w:t>références</w:t>
      </w:r>
      <w:r w:rsidRPr="00F83E18" w:rsidR="00636BC9">
        <w:rPr>
          <w:sz w:val="24"/>
          <w:szCs w:val="24"/>
        </w:rPr>
        <w:t xml:space="preserve"> prédites par les modèles de </w:t>
      </w:r>
      <w:r w:rsidRPr="00F83E18" w:rsidR="007F3D69">
        <w:rPr>
          <w:sz w:val="24"/>
          <w:szCs w:val="24"/>
        </w:rPr>
        <w:fldChar w:fldCharType="begin"/>
      </w:r>
      <w:r w:rsidRPr="00F83E18" w:rsidR="005072B7">
        <w:rPr>
          <w:sz w:val="24"/>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Rutgers et al. (2016)</w:t>
      </w:r>
      <w:r w:rsidRPr="00F83E18" w:rsidR="007F3D69">
        <w:rPr>
          <w:sz w:val="24"/>
          <w:szCs w:val="24"/>
        </w:rPr>
        <w:fldChar w:fldCharType="end"/>
      </w:r>
      <w:r w:rsidRPr="00F83E18" w:rsidR="00636BC9">
        <w:rPr>
          <w:sz w:val="24"/>
          <w:szCs w:val="24"/>
        </w:rPr>
        <w:t xml:space="preserve"> </w:t>
      </w:r>
      <w:r w:rsidRPr="00F83E18" w:rsidR="00B035EC">
        <w:rPr>
          <w:sz w:val="24"/>
          <w:szCs w:val="24"/>
        </w:rPr>
        <w:t xml:space="preserve">et de </w:t>
      </w:r>
      <w:r w:rsidRPr="00F83E18" w:rsidR="007F3D69">
        <w:rPr>
          <w:sz w:val="24"/>
          <w:szCs w:val="24"/>
        </w:rPr>
        <w:fldChar w:fldCharType="begin"/>
      </w:r>
      <w:r w:rsidRPr="00F83E18" w:rsidR="005072B7">
        <w:rPr>
          <w:sz w:val="24"/>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Phillips et al. (2019)</w:t>
      </w:r>
      <w:r w:rsidRPr="00F83E18" w:rsidR="007F3D69">
        <w:rPr>
          <w:sz w:val="24"/>
          <w:szCs w:val="24"/>
        </w:rPr>
        <w:fldChar w:fldCharType="end"/>
      </w:r>
      <w:r w:rsidRPr="00F83E18" w:rsidR="00636BC9">
        <w:rPr>
          <w:sz w:val="24"/>
          <w:szCs w:val="24"/>
        </w:rPr>
        <w:t xml:space="preserve"> </w:t>
      </w:r>
      <w:r w:rsidRPr="00F83E18" w:rsidR="00CA2442">
        <w:rPr>
          <w:sz w:val="24"/>
          <w:szCs w:val="24"/>
        </w:rPr>
        <w:t xml:space="preserve">sont </w:t>
      </w:r>
      <w:r w:rsidRPr="00F83E18" w:rsidR="00636BC9">
        <w:rPr>
          <w:sz w:val="24"/>
          <w:szCs w:val="24"/>
        </w:rPr>
        <w:t>diff</w:t>
      </w:r>
      <w:r w:rsidRPr="00F83E18" w:rsidR="00CA2442">
        <w:rPr>
          <w:sz w:val="24"/>
          <w:szCs w:val="24"/>
        </w:rPr>
        <w:t>é</w:t>
      </w:r>
      <w:r w:rsidRPr="00F83E18" w:rsidR="00636BC9">
        <w:rPr>
          <w:sz w:val="24"/>
          <w:szCs w:val="24"/>
        </w:rPr>
        <w:t>rent</w:t>
      </w:r>
      <w:r w:rsidRPr="00F83E18" w:rsidR="00CA2442">
        <w:rPr>
          <w:sz w:val="24"/>
          <w:szCs w:val="24"/>
        </w:rPr>
        <w:t xml:space="preserve">s </w:t>
      </w:r>
      <w:r w:rsidRPr="00F83E18" w:rsidR="00636BC9">
        <w:rPr>
          <w:sz w:val="24"/>
          <w:szCs w:val="24"/>
        </w:rPr>
        <w:t xml:space="preserve">des valeurs observées sur le terrain en France par </w:t>
      </w:r>
      <w:r w:rsidRPr="00F83E18" w:rsidR="00352F17">
        <w:rPr>
          <w:sz w:val="24"/>
          <w:szCs w:val="24"/>
        </w:rPr>
        <w:fldChar w:fldCharType="begin"/>
      </w:r>
      <w:r w:rsidRPr="00F83E18" w:rsidR="00352F17">
        <w:rPr>
          <w:sz w:val="24"/>
          <w:szCs w:val="24"/>
        </w:rPr>
        <w:instrText xml:space="preserve"> ADDIN ZOTERO_ITEM CSL_CITATION {"citationID":"tfqC9JlD","properties":{"formattedCitation":"(Cluzeau et al., 2012)","plainCitation":"(Cluzeau et al., 2012)","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Pr="00F83E18" w:rsidR="00352F17">
        <w:rPr>
          <w:sz w:val="24"/>
          <w:szCs w:val="24"/>
        </w:rPr>
        <w:fldChar w:fldCharType="separate"/>
      </w:r>
      <w:r w:rsidRPr="00F83E18" w:rsidR="00DD1E04">
        <w:rPr>
          <w:rFonts w:ascii="Calibri" w:hAnsi="Calibri" w:cs="Calibri"/>
          <w:sz w:val="24"/>
          <w:szCs w:val="24"/>
        </w:rPr>
        <w:t xml:space="preserve">Cluzeau et al. </w:t>
      </w:r>
      <w:r w:rsidRPr="00F83E18" w:rsidR="00083226">
        <w:rPr>
          <w:rFonts w:ascii="Calibri" w:hAnsi="Calibri" w:cs="Calibri"/>
          <w:sz w:val="24"/>
          <w:szCs w:val="24"/>
        </w:rPr>
        <w:t>(</w:t>
      </w:r>
      <w:r w:rsidRPr="00F83E18" w:rsidR="00DD1E04">
        <w:rPr>
          <w:rFonts w:ascii="Calibri" w:hAnsi="Calibri" w:cs="Calibri"/>
          <w:sz w:val="24"/>
          <w:szCs w:val="24"/>
        </w:rPr>
        <w:t>2012)</w:t>
      </w:r>
      <w:r w:rsidRPr="00F83E18" w:rsidR="00352F17">
        <w:rPr>
          <w:sz w:val="24"/>
          <w:szCs w:val="24"/>
        </w:rPr>
        <w:fldChar w:fldCharType="end"/>
      </w:r>
      <w:r w:rsidRPr="00F83E18" w:rsidR="00ED164C">
        <w:rPr>
          <w:sz w:val="24"/>
          <w:szCs w:val="24"/>
        </w:rPr>
        <w:t>.</w:t>
      </w:r>
      <w:r w:rsidRPr="00F83E18" w:rsidR="00636BC9">
        <w:rPr>
          <w:sz w:val="24"/>
          <w:szCs w:val="24"/>
        </w:rPr>
        <w:t xml:space="preserve"> Il existe donc un réel besoin de connaissance approfondie de </w:t>
      </w:r>
      <w:r w:rsidRPr="00F83E18" w:rsidR="00636BC9">
        <w:rPr>
          <w:sz w:val="24"/>
          <w:szCs w:val="24"/>
        </w:rPr>
        <w:lastRenderedPageBreak/>
        <w:t>la distribution des vers de terre, et cela peut se faire par le développement de</w:t>
      </w:r>
      <w:r w:rsidRPr="00F83E18" w:rsidR="00292B6D">
        <w:rPr>
          <w:sz w:val="24"/>
          <w:szCs w:val="24"/>
        </w:rPr>
        <w:t>s</w:t>
      </w:r>
      <w:r w:rsidRPr="00F83E18" w:rsidR="00636BC9">
        <w:rPr>
          <w:sz w:val="24"/>
          <w:szCs w:val="24"/>
        </w:rPr>
        <w:t xml:space="preserve"> modèles </w:t>
      </w:r>
      <w:r w:rsidRPr="00F83E18" w:rsidR="00461283">
        <w:rPr>
          <w:sz w:val="24"/>
          <w:szCs w:val="24"/>
        </w:rPr>
        <w:t xml:space="preserve">prédictifs </w:t>
      </w:r>
      <w:r w:rsidRPr="00F83E18" w:rsidR="00636BC9">
        <w:rPr>
          <w:sz w:val="24"/>
          <w:szCs w:val="24"/>
        </w:rPr>
        <w:t>performants permettant de fournir des données de référence</w:t>
      </w:r>
      <w:r w:rsidRPr="00F83E18" w:rsidR="000C313A">
        <w:rPr>
          <w:sz w:val="24"/>
          <w:szCs w:val="24"/>
        </w:rPr>
        <w:t xml:space="preserve"> précis</w:t>
      </w:r>
      <w:r w:rsidRPr="00F83E18" w:rsidR="00C96A63">
        <w:rPr>
          <w:sz w:val="24"/>
          <w:szCs w:val="24"/>
        </w:rPr>
        <w:t>e</w:t>
      </w:r>
      <w:r w:rsidRPr="00F83E18" w:rsidR="00636BC9">
        <w:rPr>
          <w:sz w:val="24"/>
          <w:szCs w:val="24"/>
        </w:rPr>
        <w:t xml:space="preserve"> et d’identifier les besoins de conservation spécifiques des vers de terre en France.</w:t>
      </w:r>
    </w:p>
    <w:p w:rsidRPr="00F83E18" w:rsidR="00A14141" w:rsidP="00A71346" w:rsidRDefault="00A920A9" w14:paraId="477CA0E2" w14:textId="5668BB48">
      <w:pPr>
        <w:spacing w:line="360" w:lineRule="auto"/>
        <w:ind w:firstLine="720"/>
        <w:jc w:val="both"/>
        <w:rPr>
          <w:sz w:val="24"/>
          <w:szCs w:val="24"/>
        </w:rPr>
      </w:pPr>
      <w:r w:rsidRPr="00F83E18">
        <w:rPr>
          <w:sz w:val="24"/>
          <w:szCs w:val="24"/>
        </w:rPr>
        <w:t>Pour déterminer la dis</w:t>
      </w:r>
      <w:r w:rsidRPr="00F83E18" w:rsidR="00D2695D">
        <w:rPr>
          <w:sz w:val="24"/>
          <w:szCs w:val="24"/>
        </w:rPr>
        <w:t>tribution d</w:t>
      </w:r>
      <w:r w:rsidR="00A42448">
        <w:rPr>
          <w:sz w:val="24"/>
          <w:szCs w:val="24"/>
        </w:rPr>
        <w:t>es communautés</w:t>
      </w:r>
      <w:r w:rsidRPr="00F83E18" w:rsidR="00D2695D">
        <w:rPr>
          <w:sz w:val="24"/>
          <w:szCs w:val="24"/>
        </w:rPr>
        <w:t xml:space="preserve">, </w:t>
      </w:r>
      <w:r w:rsidRPr="00F83E18" w:rsidR="001E0EA8">
        <w:rPr>
          <w:sz w:val="24"/>
          <w:szCs w:val="24"/>
        </w:rPr>
        <w:t>plusieurs</w:t>
      </w:r>
      <w:r w:rsidRPr="00F83E18" w:rsidR="00D9237F">
        <w:rPr>
          <w:sz w:val="24"/>
          <w:szCs w:val="24"/>
        </w:rPr>
        <w:t xml:space="preserve"> </w:t>
      </w:r>
      <w:r w:rsidRPr="00F83E18" w:rsidR="00B83EFA">
        <w:rPr>
          <w:sz w:val="24"/>
          <w:szCs w:val="24"/>
        </w:rPr>
        <w:t xml:space="preserve">outils </w:t>
      </w:r>
      <w:r w:rsidRPr="00F83E18" w:rsidR="00D9237F">
        <w:rPr>
          <w:sz w:val="24"/>
          <w:szCs w:val="24"/>
        </w:rPr>
        <w:t>puissant</w:t>
      </w:r>
      <w:r w:rsidRPr="00F83E18" w:rsidR="001E0EA8">
        <w:rPr>
          <w:sz w:val="24"/>
          <w:szCs w:val="24"/>
        </w:rPr>
        <w:t>s</w:t>
      </w:r>
      <w:r w:rsidRPr="00F83E18" w:rsidR="00D9237F">
        <w:rPr>
          <w:sz w:val="24"/>
          <w:szCs w:val="24"/>
        </w:rPr>
        <w:t xml:space="preserve"> </w:t>
      </w:r>
      <w:r w:rsidRPr="00F83E18" w:rsidR="00CB2072">
        <w:rPr>
          <w:sz w:val="24"/>
          <w:szCs w:val="24"/>
        </w:rPr>
        <w:t>ont été développ</w:t>
      </w:r>
      <w:r w:rsidRPr="00F83E18" w:rsidR="00916597">
        <w:rPr>
          <w:sz w:val="24"/>
          <w:szCs w:val="24"/>
        </w:rPr>
        <w:t>és</w:t>
      </w:r>
      <w:r w:rsidRPr="00F83E18" w:rsidR="00CB2072">
        <w:rPr>
          <w:sz w:val="24"/>
          <w:szCs w:val="24"/>
        </w:rPr>
        <w:t xml:space="preserve"> </w:t>
      </w:r>
      <w:r w:rsidRPr="00F83E18" w:rsidR="00D2695D">
        <w:rPr>
          <w:sz w:val="24"/>
          <w:szCs w:val="24"/>
        </w:rPr>
        <w:t>ces dernières années</w:t>
      </w:r>
      <w:r w:rsidRPr="00F83E18" w:rsidR="007D3C49">
        <w:rPr>
          <w:sz w:val="24"/>
          <w:szCs w:val="24"/>
        </w:rPr>
        <w:t xml:space="preserve">. </w:t>
      </w:r>
      <w:r w:rsidRPr="00F83E18" w:rsidR="00B56FED">
        <w:rPr>
          <w:sz w:val="24"/>
          <w:szCs w:val="24"/>
        </w:rPr>
        <w:t>O</w:t>
      </w:r>
      <w:r w:rsidRPr="00F83E18" w:rsidR="000D3A42">
        <w:rPr>
          <w:sz w:val="24"/>
          <w:szCs w:val="24"/>
        </w:rPr>
        <w:t xml:space="preserve">n distingue </w:t>
      </w:r>
      <w:r w:rsidRPr="00F83E18" w:rsidR="00311B04">
        <w:rPr>
          <w:sz w:val="24"/>
          <w:szCs w:val="24"/>
        </w:rPr>
        <w:t xml:space="preserve">les modèles de distribution des espèces </w:t>
      </w:r>
      <w:r w:rsidRPr="00F83E18" w:rsidR="007A3731">
        <w:rPr>
          <w:sz w:val="24"/>
          <w:szCs w:val="24"/>
        </w:rPr>
        <w:t>« </w:t>
      </w:r>
      <w:proofErr w:type="spellStart"/>
      <w:r w:rsidRPr="00F83E18" w:rsidR="00311B04">
        <w:rPr>
          <w:sz w:val="24"/>
          <w:szCs w:val="24"/>
        </w:rPr>
        <w:t>species</w:t>
      </w:r>
      <w:proofErr w:type="spellEnd"/>
      <w:r w:rsidRPr="00F83E18" w:rsidR="00311B04">
        <w:rPr>
          <w:sz w:val="24"/>
          <w:szCs w:val="24"/>
        </w:rPr>
        <w:t xml:space="preserve"> distribution </w:t>
      </w:r>
      <w:proofErr w:type="spellStart"/>
      <w:r w:rsidRPr="00F83E18" w:rsidR="00311B04">
        <w:rPr>
          <w:sz w:val="24"/>
          <w:szCs w:val="24"/>
        </w:rPr>
        <w:t>models</w:t>
      </w:r>
      <w:proofErr w:type="spellEnd"/>
      <w:r w:rsidRPr="00F83E18" w:rsidR="00311B04">
        <w:rPr>
          <w:sz w:val="24"/>
          <w:szCs w:val="24"/>
        </w:rPr>
        <w:t xml:space="preserve"> (</w:t>
      </w:r>
      <w:proofErr w:type="spellStart"/>
      <w:r w:rsidRPr="00F83E18" w:rsidR="00311B04">
        <w:rPr>
          <w:sz w:val="24"/>
          <w:szCs w:val="24"/>
        </w:rPr>
        <w:t>SDMs</w:t>
      </w:r>
      <w:proofErr w:type="spellEnd"/>
      <w:r w:rsidRPr="00F83E18" w:rsidR="00311B04">
        <w:rPr>
          <w:sz w:val="24"/>
          <w:szCs w:val="24"/>
        </w:rPr>
        <w:t>)</w:t>
      </w:r>
      <w:r w:rsidRPr="00F83E18" w:rsidR="007A3731">
        <w:rPr>
          <w:sz w:val="24"/>
          <w:szCs w:val="24"/>
        </w:rPr>
        <w:t> »</w:t>
      </w:r>
      <w:r w:rsidRPr="00F83E18" w:rsidR="0078181C">
        <w:rPr>
          <w:sz w:val="24"/>
          <w:szCs w:val="24"/>
        </w:rPr>
        <w:t xml:space="preserve"> qui </w:t>
      </w:r>
      <w:r w:rsidRPr="00F83E18" w:rsidR="005720C4">
        <w:rPr>
          <w:sz w:val="24"/>
          <w:szCs w:val="24"/>
        </w:rPr>
        <w:t>sont des modèles basés sur les niches écologique « Niche-</w:t>
      </w:r>
      <w:proofErr w:type="spellStart"/>
      <w:r w:rsidRPr="00F83E18" w:rsidR="005720C4">
        <w:rPr>
          <w:sz w:val="24"/>
          <w:szCs w:val="24"/>
        </w:rPr>
        <w:t>based</w:t>
      </w:r>
      <w:proofErr w:type="spellEnd"/>
      <w:r w:rsidRPr="00F83E18" w:rsidR="005720C4">
        <w:rPr>
          <w:sz w:val="24"/>
          <w:szCs w:val="24"/>
        </w:rPr>
        <w:t>-</w:t>
      </w:r>
      <w:proofErr w:type="spellStart"/>
      <w:r w:rsidRPr="00F83E18" w:rsidR="005720C4">
        <w:rPr>
          <w:sz w:val="24"/>
          <w:szCs w:val="24"/>
        </w:rPr>
        <w:t>models</w:t>
      </w:r>
      <w:proofErr w:type="spellEnd"/>
      <w:r w:rsidRPr="00F83E18" w:rsidR="005720C4">
        <w:rPr>
          <w:sz w:val="24"/>
          <w:szCs w:val="24"/>
        </w:rPr>
        <w:t xml:space="preserve"> » et permet de détermin</w:t>
      </w:r>
      <w:r w:rsidRPr="00F83E18" w:rsidR="00960A3D">
        <w:rPr>
          <w:sz w:val="24"/>
          <w:szCs w:val="24"/>
        </w:rPr>
        <w:t>er</w:t>
      </w:r>
      <w:r w:rsidRPr="00F83E18" w:rsidR="005720C4">
        <w:rPr>
          <w:sz w:val="24"/>
          <w:szCs w:val="24"/>
        </w:rPr>
        <w:t xml:space="preserve"> directement les relations entre les </w:t>
      </w:r>
      <w:r w:rsidRPr="00C81FCC" w:rsidR="005720C4">
        <w:rPr>
          <w:sz w:val="24"/>
          <w:szCs w:val="24"/>
        </w:rPr>
        <w:t>espèces</w:t>
      </w:r>
      <w:r w:rsidRPr="00F83E18" w:rsidR="005720C4">
        <w:rPr>
          <w:sz w:val="24"/>
          <w:szCs w:val="24"/>
        </w:rPr>
        <w:t xml:space="preserve"> et </w:t>
      </w:r>
      <w:r w:rsidRPr="00F83E18" w:rsidR="00E2577F">
        <w:rPr>
          <w:sz w:val="24"/>
          <w:szCs w:val="24"/>
        </w:rPr>
        <w:t>leurs</w:t>
      </w:r>
      <w:r w:rsidRPr="00F83E18" w:rsidR="005720C4">
        <w:rPr>
          <w:sz w:val="24"/>
          <w:szCs w:val="24"/>
        </w:rPr>
        <w:t xml:space="preserve"> </w:t>
      </w:r>
      <w:r w:rsidRPr="00F83E18" w:rsidR="17C2F685">
        <w:rPr>
          <w:sz w:val="24"/>
          <w:szCs w:val="24"/>
        </w:rPr>
        <w:t>environnements</w:t>
      </w:r>
      <w:r w:rsidRPr="00F83E18" w:rsidR="005720C4">
        <w:rPr>
          <w:sz w:val="24"/>
          <w:szCs w:val="24"/>
        </w:rPr>
        <w:t xml:space="preserve"> pour identifier et quantifier statistiquement les processus qui conditionnent la </w:t>
      </w:r>
      <w:r w:rsidRPr="00C81FCC" w:rsidR="005720C4">
        <w:rPr>
          <w:sz w:val="24"/>
          <w:szCs w:val="24"/>
        </w:rPr>
        <w:t>distribution de</w:t>
      </w:r>
      <w:r w:rsidRPr="00C81FCC" w:rsidR="00E2577F">
        <w:rPr>
          <w:sz w:val="24"/>
          <w:szCs w:val="24"/>
        </w:rPr>
        <w:t xml:space="preserve">s </w:t>
      </w:r>
      <w:r w:rsidRPr="00C81FCC" w:rsidR="006B3120">
        <w:rPr>
          <w:sz w:val="24"/>
          <w:szCs w:val="24"/>
        </w:rPr>
        <w:t>com</w:t>
      </w:r>
      <w:r w:rsidR="006B3120">
        <w:rPr>
          <w:sz w:val="24"/>
          <w:szCs w:val="24"/>
        </w:rPr>
        <w:t>munautés</w:t>
      </w:r>
      <w:r w:rsidRPr="00F83E18" w:rsidR="006B3120">
        <w:rPr>
          <w:sz w:val="24"/>
          <w:szCs w:val="24"/>
        </w:rPr>
        <w:t xml:space="preserve"> </w:t>
      </w:r>
      <w:r w:rsidRPr="00F83E18" w:rsidR="00D02562">
        <w:rPr>
          <w:sz w:val="24"/>
          <w:szCs w:val="24"/>
        </w:rPr>
        <w:fldChar w:fldCharType="begin"/>
      </w:r>
      <w:r w:rsidRPr="00F83E18" w:rsidR="00D02562">
        <w:rPr>
          <w:sz w:val="24"/>
          <w:szCs w:val="24"/>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F83E18" w:rsidR="00D02562">
        <w:rPr>
          <w:sz w:val="24"/>
          <w:szCs w:val="24"/>
        </w:rPr>
        <w:fldChar w:fldCharType="separate"/>
      </w:r>
      <w:r w:rsidRPr="00F83E18" w:rsidR="00DD1E04">
        <w:rPr>
          <w:rFonts w:ascii="Calibri" w:hAnsi="Calibri" w:cs="Calibri"/>
          <w:sz w:val="24"/>
          <w:szCs w:val="24"/>
        </w:rPr>
        <w:t>(Elith and Leathwick, 2009; Guisan et al., 2017)</w:t>
      </w:r>
      <w:r w:rsidRPr="00F83E18" w:rsidR="00D02562">
        <w:rPr>
          <w:sz w:val="24"/>
          <w:szCs w:val="24"/>
        </w:rPr>
        <w:fldChar w:fldCharType="end"/>
      </w:r>
      <w:r w:rsidRPr="00F83E18" w:rsidR="005720C4">
        <w:rPr>
          <w:sz w:val="24"/>
          <w:szCs w:val="24"/>
        </w:rPr>
        <w:t xml:space="preserve">. </w:t>
      </w:r>
      <w:r w:rsidRPr="00F83E18" w:rsidR="00E2577F">
        <w:rPr>
          <w:sz w:val="24"/>
          <w:szCs w:val="24"/>
        </w:rPr>
        <w:t>N</w:t>
      </w:r>
      <w:r w:rsidRPr="00F83E18" w:rsidR="005720C4">
        <w:rPr>
          <w:sz w:val="24"/>
          <w:szCs w:val="24"/>
        </w:rPr>
        <w:t>éanmoins</w:t>
      </w:r>
      <w:r w:rsidRPr="00F83E18" w:rsidR="00960A3D">
        <w:rPr>
          <w:sz w:val="24"/>
          <w:szCs w:val="24"/>
        </w:rPr>
        <w:t>,</w:t>
      </w:r>
      <w:r w:rsidRPr="00F83E18" w:rsidR="005720C4">
        <w:rPr>
          <w:sz w:val="24"/>
          <w:szCs w:val="24"/>
        </w:rPr>
        <w:t xml:space="preserve"> ce type de modèle exige d’une part, des données sur </w:t>
      </w:r>
      <w:r w:rsidRPr="00F83E18" w:rsidR="0029515A">
        <w:rPr>
          <w:sz w:val="24"/>
          <w:szCs w:val="24"/>
        </w:rPr>
        <w:t>les paramètre</w:t>
      </w:r>
      <w:r w:rsidRPr="00F83E18" w:rsidR="00FD5850">
        <w:rPr>
          <w:sz w:val="24"/>
          <w:szCs w:val="24"/>
        </w:rPr>
        <w:t>s qui caractérise</w:t>
      </w:r>
      <w:r w:rsidRPr="00F83E18" w:rsidR="0029515A">
        <w:rPr>
          <w:sz w:val="24"/>
          <w:szCs w:val="24"/>
        </w:rPr>
        <w:t xml:space="preserve"> </w:t>
      </w:r>
      <w:r w:rsidRPr="00F83E18" w:rsidR="00FD5850">
        <w:rPr>
          <w:sz w:val="24"/>
          <w:szCs w:val="24"/>
        </w:rPr>
        <w:t xml:space="preserve">les </w:t>
      </w:r>
      <w:r w:rsidR="00E37B91">
        <w:rPr>
          <w:sz w:val="24"/>
          <w:szCs w:val="24"/>
        </w:rPr>
        <w:t>communautés</w:t>
      </w:r>
      <w:r w:rsidRPr="00F83E18" w:rsidR="00E37B91">
        <w:rPr>
          <w:sz w:val="24"/>
          <w:szCs w:val="24"/>
        </w:rPr>
        <w:t xml:space="preserve"> </w:t>
      </w:r>
      <w:r w:rsidRPr="00F83E18" w:rsidR="005720C4">
        <w:rPr>
          <w:sz w:val="24"/>
          <w:szCs w:val="24"/>
        </w:rPr>
        <w:t>et d’autre part des données environnementales spatialisées.</w:t>
      </w:r>
      <w:r w:rsidRPr="00F83E18" w:rsidR="0080182C">
        <w:rPr>
          <w:sz w:val="24"/>
          <w:szCs w:val="24"/>
        </w:rPr>
        <w:t xml:space="preserve"> Les </w:t>
      </w:r>
      <w:proofErr w:type="spellStart"/>
      <w:r w:rsidRPr="00F83E18" w:rsidR="0080182C">
        <w:rPr>
          <w:sz w:val="24"/>
          <w:szCs w:val="24"/>
        </w:rPr>
        <w:t>SDMs</w:t>
      </w:r>
      <w:proofErr w:type="spellEnd"/>
      <w:r w:rsidRPr="00F83E18" w:rsidR="0080182C">
        <w:rPr>
          <w:sz w:val="24"/>
          <w:szCs w:val="24"/>
        </w:rPr>
        <w:t xml:space="preserve"> sont une approche alternative qui permet d’utiliser efficacement les observations et </w:t>
      </w:r>
      <w:r w:rsidRPr="00F83E18" w:rsidR="00FD27D1">
        <w:rPr>
          <w:sz w:val="24"/>
          <w:szCs w:val="24"/>
        </w:rPr>
        <w:t xml:space="preserve">de </w:t>
      </w:r>
      <w:r w:rsidRPr="00F83E18" w:rsidR="0080182C">
        <w:rPr>
          <w:sz w:val="24"/>
          <w:szCs w:val="24"/>
        </w:rPr>
        <w:t xml:space="preserve">prouver ensuite les interprétations ainsi que la compréhension de la distribution des </w:t>
      </w:r>
      <w:r w:rsidR="00E37B91">
        <w:rPr>
          <w:sz w:val="24"/>
          <w:szCs w:val="24"/>
        </w:rPr>
        <w:t>communautés</w:t>
      </w:r>
      <w:r w:rsidRPr="00F83E18" w:rsidR="0080182C">
        <w:rPr>
          <w:sz w:val="24"/>
          <w:szCs w:val="24"/>
        </w:rPr>
        <w:t>.</w:t>
      </w:r>
      <w:r w:rsidRPr="00F83E18" w:rsidR="00912F96">
        <w:rPr>
          <w:sz w:val="24"/>
          <w:szCs w:val="24"/>
        </w:rPr>
        <w:t xml:space="preserve"> </w:t>
      </w:r>
      <w:r w:rsidRPr="00904807" w:rsidR="00904807">
        <w:rPr>
          <w:sz w:val="24"/>
          <w:szCs w:val="24"/>
        </w:rPr>
        <w:t xml:space="preserve">Divers </w:t>
      </w:r>
      <w:proofErr w:type="spellStart"/>
      <w:r w:rsidRPr="00904807" w:rsidR="00904807">
        <w:rPr>
          <w:sz w:val="24"/>
          <w:szCs w:val="24"/>
        </w:rPr>
        <w:t>SDMs</w:t>
      </w:r>
      <w:proofErr w:type="spellEnd"/>
      <w:r w:rsidR="00396059">
        <w:rPr>
          <w:sz w:val="24"/>
          <w:szCs w:val="24"/>
        </w:rPr>
        <w:t xml:space="preserve"> existent</w:t>
      </w:r>
      <w:r w:rsidRPr="00904807" w:rsidR="00904807">
        <w:rPr>
          <w:sz w:val="24"/>
          <w:szCs w:val="24"/>
        </w:rPr>
        <w:t xml:space="preserve">, chacun présentant </w:t>
      </w:r>
      <w:r w:rsidR="00E415C0">
        <w:rPr>
          <w:sz w:val="24"/>
          <w:szCs w:val="24"/>
        </w:rPr>
        <w:t xml:space="preserve">des </w:t>
      </w:r>
      <w:r w:rsidRPr="00904807" w:rsidR="00904807">
        <w:rPr>
          <w:sz w:val="24"/>
          <w:szCs w:val="24"/>
        </w:rPr>
        <w:t xml:space="preserve">avantages et </w:t>
      </w:r>
      <w:r w:rsidR="00E415C0">
        <w:rPr>
          <w:sz w:val="24"/>
          <w:szCs w:val="24"/>
        </w:rPr>
        <w:t xml:space="preserve">des </w:t>
      </w:r>
      <w:r w:rsidRPr="00904807" w:rsidR="00904807">
        <w:rPr>
          <w:sz w:val="24"/>
          <w:szCs w:val="24"/>
        </w:rPr>
        <w:t xml:space="preserve">inconvénients (Li and Wang, 2013; </w:t>
      </w:r>
      <w:proofErr w:type="spellStart"/>
      <w:r w:rsidRPr="00904807" w:rsidR="00904807">
        <w:rPr>
          <w:sz w:val="24"/>
          <w:szCs w:val="24"/>
        </w:rPr>
        <w:t>Valavi</w:t>
      </w:r>
      <w:proofErr w:type="spellEnd"/>
      <w:r w:rsidRPr="00904807" w:rsidR="00904807">
        <w:rPr>
          <w:sz w:val="24"/>
          <w:szCs w:val="24"/>
        </w:rPr>
        <w:t xml:space="preserve"> et al., 2021). </w:t>
      </w:r>
      <w:r w:rsidR="00A52FF7">
        <w:rPr>
          <w:sz w:val="24"/>
          <w:szCs w:val="24"/>
        </w:rPr>
        <w:t xml:space="preserve">On </w:t>
      </w:r>
      <w:r w:rsidRPr="00904807" w:rsidR="00904807">
        <w:rPr>
          <w:sz w:val="24"/>
          <w:szCs w:val="24"/>
        </w:rPr>
        <w:t xml:space="preserve">peut </w:t>
      </w:r>
      <w:r w:rsidR="00A52FF7">
        <w:rPr>
          <w:sz w:val="24"/>
          <w:szCs w:val="24"/>
        </w:rPr>
        <w:t xml:space="preserve">citer </w:t>
      </w:r>
      <w:r w:rsidRPr="00904807" w:rsidR="00904807">
        <w:rPr>
          <w:sz w:val="24"/>
          <w:szCs w:val="24"/>
        </w:rPr>
        <w:t>les modèles linéaires généralisés (GLM), appropriés lorsque les relations entre les variables explicatives sont linéaires, mais susceptibles d'être influencés par des valeurs aberrantes. Les modèles additifs généralisés (GAM), bien qu'</w:t>
      </w:r>
      <w:r w:rsidRPr="00904807" w:rsidR="00602F73">
        <w:rPr>
          <w:sz w:val="24"/>
          <w:szCs w:val="24"/>
        </w:rPr>
        <w:t>aptes</w:t>
      </w:r>
      <w:r w:rsidRPr="00904807" w:rsidR="00904807">
        <w:rPr>
          <w:sz w:val="24"/>
          <w:szCs w:val="24"/>
        </w:rPr>
        <w:t xml:space="preserve"> à capturer des non-linéarités dans les variables, présentent une complexité supérieure par rapport aux GLM</w:t>
      </w:r>
      <w:r w:rsidR="008B0DB1">
        <w:rPr>
          <w:sz w:val="24"/>
          <w:szCs w:val="24"/>
        </w:rPr>
        <w:t xml:space="preserve"> </w:t>
      </w:r>
      <w:r w:rsidR="008B0DB1">
        <w:rPr>
          <w:sz w:val="24"/>
          <w:szCs w:val="24"/>
        </w:rPr>
        <w:fldChar w:fldCharType="begin"/>
      </w:r>
      <w:r w:rsidR="008B0DB1">
        <w:rPr>
          <w:sz w:val="24"/>
          <w:szCs w:val="24"/>
        </w:rPr>
        <w:instrText xml:space="preserve"> ADDIN ZOTERO_ITEM CSL_CITATION {"citationID":"WuJw09EB","properties":{"formattedCitation":"(Wood, 2017)","plainCitation":"(Wood, 2017)","noteIndex":0},"citationItems":[{"id":246,"uris":["http://zotero.org/users/7119014/items/DWTG8BWQ"],"itemData":{"id":24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3]]}}}],"schema":"https://github.com/citation-style-language/schema/raw/master/csl-citation.json"} </w:instrText>
      </w:r>
      <w:r w:rsidR="008B0DB1">
        <w:rPr>
          <w:sz w:val="24"/>
          <w:szCs w:val="24"/>
        </w:rPr>
        <w:fldChar w:fldCharType="separate"/>
      </w:r>
      <w:r w:rsidRPr="008B0DB1" w:rsidR="008B0DB1">
        <w:rPr>
          <w:rFonts w:ascii="Calibri" w:hAnsi="Calibri" w:cs="Calibri"/>
          <w:sz w:val="24"/>
        </w:rPr>
        <w:t>(Wood, 2017)</w:t>
      </w:r>
      <w:r w:rsidR="008B0DB1">
        <w:rPr>
          <w:sz w:val="24"/>
          <w:szCs w:val="24"/>
        </w:rPr>
        <w:fldChar w:fldCharType="end"/>
      </w:r>
      <w:r w:rsidRPr="00904807" w:rsidR="00904807">
        <w:rPr>
          <w:sz w:val="24"/>
          <w:szCs w:val="24"/>
        </w:rPr>
        <w:t>. Les forêts aléatoires (RF), reconnues pour leur performance, sont en revanche moins interprétables</w:t>
      </w:r>
      <w:r w:rsidR="00AB7F1C">
        <w:rPr>
          <w:sz w:val="24"/>
          <w:szCs w:val="24"/>
        </w:rPr>
        <w:t xml:space="preserve"> </w:t>
      </w:r>
      <w:r w:rsidR="00AB7F1C">
        <w:rPr>
          <w:sz w:val="24"/>
          <w:szCs w:val="24"/>
        </w:rPr>
        <w:fldChar w:fldCharType="begin"/>
      </w:r>
      <w:r w:rsidR="00AB7F1C">
        <w:rPr>
          <w:sz w:val="24"/>
          <w:szCs w:val="24"/>
        </w:rPr>
        <w:instrText xml:space="preserve"> ADDIN ZOTERO_ITEM CSL_CITATION {"citationID":"ZTtoyUuA","properties":{"formattedCitation":"(Li and Wang, 2013; Mi et al., 2017)","plainCitation":"(Li and Wang, 2013; Mi et al., 2017)","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00AB7F1C">
        <w:rPr>
          <w:sz w:val="24"/>
          <w:szCs w:val="24"/>
        </w:rPr>
        <w:fldChar w:fldCharType="separate"/>
      </w:r>
      <w:r w:rsidRPr="00AB7F1C" w:rsidR="00AB7F1C">
        <w:rPr>
          <w:rFonts w:ascii="Calibri" w:hAnsi="Calibri" w:cs="Calibri"/>
          <w:sz w:val="24"/>
        </w:rPr>
        <w:t>(Li and Wang, 2013; Mi et al., 2017)</w:t>
      </w:r>
      <w:r w:rsidR="00AB7F1C">
        <w:rPr>
          <w:sz w:val="24"/>
          <w:szCs w:val="24"/>
        </w:rPr>
        <w:fldChar w:fldCharType="end"/>
      </w:r>
      <w:r w:rsidRPr="00904807" w:rsidR="00904807">
        <w:rPr>
          <w:sz w:val="24"/>
          <w:szCs w:val="24"/>
        </w:rPr>
        <w:t xml:space="preserve">. Les modèles de régression boostée généralisée (GBM) démontrent une </w:t>
      </w:r>
      <w:r w:rsidR="00152115">
        <w:rPr>
          <w:sz w:val="24"/>
          <w:szCs w:val="24"/>
        </w:rPr>
        <w:t xml:space="preserve">bonne </w:t>
      </w:r>
      <w:r w:rsidRPr="00904807" w:rsidR="00904807">
        <w:rPr>
          <w:sz w:val="24"/>
          <w:szCs w:val="24"/>
        </w:rPr>
        <w:t xml:space="preserve">précision, mais leur paramétrage </w:t>
      </w:r>
      <w:r w:rsidR="0076145A">
        <w:rPr>
          <w:sz w:val="24"/>
          <w:szCs w:val="24"/>
        </w:rPr>
        <w:t xml:space="preserve">peut être </w:t>
      </w:r>
      <w:r w:rsidRPr="00904807" w:rsidR="00904807">
        <w:rPr>
          <w:sz w:val="24"/>
          <w:szCs w:val="24"/>
        </w:rPr>
        <w:t>complexe</w:t>
      </w:r>
      <w:r w:rsidR="0076145A">
        <w:rPr>
          <w:sz w:val="24"/>
          <w:szCs w:val="24"/>
        </w:rPr>
        <w:t xml:space="preserve"> </w:t>
      </w:r>
      <w:r w:rsidR="0076145A">
        <w:rPr>
          <w:sz w:val="24"/>
          <w:szCs w:val="24"/>
        </w:rPr>
        <w:fldChar w:fldCharType="begin"/>
      </w:r>
      <w:r w:rsidR="0076145A">
        <w:rPr>
          <w:sz w:val="24"/>
          <w:szCs w:val="24"/>
        </w:rPr>
        <w:instrText xml:space="preserve"> ADDIN ZOTERO_ITEM CSL_CITATION {"citationID":"iSKuoOGK","properties":{"formattedCitation":"(Friedman, 2001)","plainCitation":"(Friedman, 2001)","noteIndex":0},"citationItems":[{"id":1109,"uris":["http://zotero.org/users/7119014/items/7EGGK93I"],"itemData":{"id":1109,"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volume":"29","author":[{"family":"Friedman","given":"Jerome H."}],"issued":{"date-parts":[["2001",10]]}}}],"schema":"https://github.com/citation-style-language/schema/raw/master/csl-citation.json"} </w:instrText>
      </w:r>
      <w:r w:rsidR="0076145A">
        <w:rPr>
          <w:sz w:val="24"/>
          <w:szCs w:val="24"/>
        </w:rPr>
        <w:fldChar w:fldCharType="separate"/>
      </w:r>
      <w:r w:rsidRPr="0076145A" w:rsidR="0076145A">
        <w:rPr>
          <w:rFonts w:ascii="Calibri" w:hAnsi="Calibri" w:cs="Calibri"/>
          <w:sz w:val="24"/>
        </w:rPr>
        <w:t>(Friedman, 2001)</w:t>
      </w:r>
      <w:r w:rsidR="0076145A">
        <w:rPr>
          <w:sz w:val="24"/>
          <w:szCs w:val="24"/>
        </w:rPr>
        <w:fldChar w:fldCharType="end"/>
      </w:r>
      <w:r w:rsidRPr="00904807" w:rsidR="00904807">
        <w:rPr>
          <w:sz w:val="24"/>
          <w:szCs w:val="24"/>
        </w:rPr>
        <w:t>. Les réseaux de neurones artificiels (ANN), tout en ayant la capacité de modéliser des relations complexes, exigent des volumes importants de données pour éviter le surajustement</w:t>
      </w:r>
      <w:r w:rsidR="00DC477B">
        <w:rPr>
          <w:sz w:val="24"/>
          <w:szCs w:val="24"/>
        </w:rPr>
        <w:t xml:space="preserve"> </w:t>
      </w:r>
      <w:r w:rsidR="00DC477B">
        <w:rPr>
          <w:sz w:val="24"/>
          <w:szCs w:val="24"/>
        </w:rPr>
        <w:fldChar w:fldCharType="begin"/>
      </w:r>
      <w:r w:rsidR="00DC477B">
        <w:rPr>
          <w:sz w:val="24"/>
          <w:szCs w:val="24"/>
        </w:rPr>
        <w:instrText xml:space="preserve"> ADDIN ZOTERO_ITEM CSL_CITATION {"citationID":"UEznBt1a","properties":{"formattedCitation":"(Li and Wang, 2013)","plainCitation":"(Li and Wang, 201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DC477B">
        <w:rPr>
          <w:sz w:val="24"/>
          <w:szCs w:val="24"/>
        </w:rPr>
        <w:fldChar w:fldCharType="separate"/>
      </w:r>
      <w:r w:rsidRPr="00DC477B" w:rsidR="00DC477B">
        <w:rPr>
          <w:rFonts w:ascii="Calibri" w:hAnsi="Calibri" w:cs="Calibri"/>
          <w:sz w:val="24"/>
        </w:rPr>
        <w:t>(Li and Wang, 2013)</w:t>
      </w:r>
      <w:r w:rsidR="00DC477B">
        <w:rPr>
          <w:sz w:val="24"/>
          <w:szCs w:val="24"/>
        </w:rPr>
        <w:fldChar w:fldCharType="end"/>
      </w:r>
      <w:r w:rsidRPr="00904807" w:rsidR="00904807">
        <w:rPr>
          <w:sz w:val="24"/>
          <w:szCs w:val="24"/>
        </w:rPr>
        <w:t xml:space="preserve">. </w:t>
      </w:r>
      <w:r w:rsidR="006B52ED">
        <w:rPr>
          <w:sz w:val="24"/>
          <w:szCs w:val="24"/>
        </w:rPr>
        <w:t>L</w:t>
      </w:r>
      <w:r w:rsidRPr="00904807" w:rsidR="00904807">
        <w:rPr>
          <w:sz w:val="24"/>
          <w:szCs w:val="24"/>
        </w:rPr>
        <w:t>es choix méthodologiques exigent</w:t>
      </w:r>
      <w:r w:rsidR="008067F7">
        <w:rPr>
          <w:sz w:val="24"/>
          <w:szCs w:val="24"/>
        </w:rPr>
        <w:t xml:space="preserve"> donc</w:t>
      </w:r>
      <w:r w:rsidRPr="00904807" w:rsidR="00904807">
        <w:rPr>
          <w:sz w:val="24"/>
          <w:szCs w:val="24"/>
        </w:rPr>
        <w:t xml:space="preserve"> une évaluation approfondie en fonction des caractéristiques spécifiques des données et des objectifs de modélisation.</w:t>
      </w:r>
      <w:r w:rsidR="008067F7">
        <w:rPr>
          <w:sz w:val="24"/>
          <w:szCs w:val="24"/>
        </w:rPr>
        <w:t xml:space="preserve"> </w:t>
      </w:r>
      <w:r w:rsidRPr="00F83E18" w:rsidR="00A14141">
        <w:rPr>
          <w:sz w:val="24"/>
          <w:szCs w:val="24"/>
        </w:rPr>
        <w:t>Selon</w:t>
      </w:r>
      <w:r w:rsidRPr="00F83E18" w:rsidR="00137779">
        <w:rPr>
          <w:sz w:val="24"/>
          <w:szCs w:val="24"/>
        </w:rPr>
        <w:t xml:space="preserve"> </w:t>
      </w:r>
      <w:r w:rsidRPr="00F83E18" w:rsidR="00137779">
        <w:rPr>
          <w:sz w:val="24"/>
          <w:szCs w:val="24"/>
        </w:rPr>
        <w:fldChar w:fldCharType="begin"/>
      </w:r>
      <w:r w:rsidRPr="00F83E18" w:rsidR="00137779">
        <w:rPr>
          <w:sz w:val="24"/>
          <w:szCs w:val="24"/>
        </w:rPr>
        <w:instrText xml:space="preserve"> ADDIN ZOTERO_ITEM CSL_CITATION {"citationID":"rmqX6F5x","properties":{"formattedCitation":"(Maes et al., 2012)","plainCitation":"(Maes et al., 2012)","noteIndex":0},"citationItems":[{"id":1106,"uris":["http://zotero.org/users/7119014/items/VZSVWAZN"],"itemData":{"id":1106,"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Pr="00F83E18" w:rsidR="00137779">
        <w:rPr>
          <w:sz w:val="24"/>
          <w:szCs w:val="24"/>
        </w:rPr>
        <w:fldChar w:fldCharType="separate"/>
      </w:r>
      <w:r w:rsidRPr="00F83E18" w:rsidR="00DD1E04">
        <w:rPr>
          <w:rFonts w:ascii="Calibri" w:hAnsi="Calibri" w:cs="Calibri"/>
          <w:sz w:val="24"/>
          <w:szCs w:val="24"/>
        </w:rPr>
        <w:t xml:space="preserve">Maes et al. </w:t>
      </w:r>
      <w:r w:rsidRPr="00F83E18" w:rsidR="00750739">
        <w:rPr>
          <w:rFonts w:ascii="Calibri" w:hAnsi="Calibri" w:cs="Calibri"/>
          <w:sz w:val="24"/>
          <w:szCs w:val="24"/>
        </w:rPr>
        <w:t>(</w:t>
      </w:r>
      <w:r w:rsidRPr="00F83E18" w:rsidR="00DD1E04">
        <w:rPr>
          <w:rFonts w:ascii="Calibri" w:hAnsi="Calibri" w:cs="Calibri"/>
          <w:sz w:val="24"/>
          <w:szCs w:val="24"/>
        </w:rPr>
        <w:t>2012)</w:t>
      </w:r>
      <w:r w:rsidRPr="00F83E18" w:rsidR="00137779">
        <w:rPr>
          <w:sz w:val="24"/>
          <w:szCs w:val="24"/>
        </w:rPr>
        <w:fldChar w:fldCharType="end"/>
      </w:r>
      <w:r w:rsidRPr="00F83E18" w:rsidR="00A14141">
        <w:rPr>
          <w:sz w:val="24"/>
          <w:szCs w:val="24"/>
        </w:rPr>
        <w:t xml:space="preserve">, les </w:t>
      </w:r>
      <w:proofErr w:type="spellStart"/>
      <w:r w:rsidRPr="00F83E18" w:rsidR="00A14141">
        <w:rPr>
          <w:sz w:val="24"/>
          <w:szCs w:val="24"/>
        </w:rPr>
        <w:t>SDMs</w:t>
      </w:r>
      <w:proofErr w:type="spellEnd"/>
      <w:r w:rsidRPr="00F83E18" w:rsidR="00A14141">
        <w:rPr>
          <w:sz w:val="24"/>
          <w:szCs w:val="24"/>
        </w:rPr>
        <w:t xml:space="preserve"> peuvent être des solutions pour l'aide à la décision pour les programmes de conservation de la biodiversité du sol.</w:t>
      </w:r>
    </w:p>
    <w:p w:rsidRPr="00F83E18" w:rsidR="00DB08A3" w:rsidP="291D19FE" w:rsidRDefault="009C6534" w14:paraId="110BA973" w14:textId="0BF31B57">
      <w:pPr>
        <w:spacing w:line="360" w:lineRule="auto"/>
        <w:ind w:firstLine="720"/>
        <w:jc w:val="both"/>
        <w:rPr>
          <w:sz w:val="24"/>
          <w:szCs w:val="24"/>
        </w:rPr>
      </w:pPr>
      <w:r w:rsidRPr="291D19FE">
        <w:rPr>
          <w:sz w:val="24"/>
          <w:szCs w:val="24"/>
        </w:rPr>
        <w:t xml:space="preserve">Les approches basées sur les </w:t>
      </w:r>
      <w:proofErr w:type="spellStart"/>
      <w:r w:rsidRPr="291D19FE">
        <w:rPr>
          <w:sz w:val="24"/>
          <w:szCs w:val="24"/>
        </w:rPr>
        <w:t>SDMs</w:t>
      </w:r>
      <w:proofErr w:type="spellEnd"/>
      <w:r w:rsidRPr="291D19FE">
        <w:rPr>
          <w:sz w:val="24"/>
          <w:szCs w:val="24"/>
        </w:rPr>
        <w:t xml:space="preserve"> ont déjà été mises en œuvre avec succès pour prédire la distribution des vers de terre selon divers facteurs environnementaux. En France, la plus </w:t>
      </w:r>
      <w:commentRangeStart w:id="3"/>
      <w:r w:rsidRPr="291D19FE">
        <w:rPr>
          <w:sz w:val="24"/>
          <w:szCs w:val="24"/>
        </w:rPr>
        <w:t xml:space="preserve">récente </w:t>
      </w:r>
      <w:r w:rsidRPr="291D19FE">
        <w:rPr>
          <w:sz w:val="24"/>
          <w:szCs w:val="24"/>
        </w:rPr>
        <w:lastRenderedPageBreak/>
        <w:t xml:space="preserve">étude a été réalisée par </w:t>
      </w:r>
      <w:r w:rsidRPr="291D19FE" w:rsidR="00213B25">
        <w:rPr>
          <w:sz w:val="24"/>
          <w:szCs w:val="24"/>
        </w:rPr>
        <w:fldChar w:fldCharType="begin"/>
      </w:r>
      <w:r w:rsidRPr="291D19FE" w:rsidR="00A67E81">
        <w:rPr>
          <w:sz w:val="24"/>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291D19FE" w:rsidR="00213B25">
        <w:rPr>
          <w:sz w:val="24"/>
          <w:szCs w:val="24"/>
        </w:rPr>
        <w:fldChar w:fldCharType="separate"/>
      </w:r>
      <w:r w:rsidRPr="291D19FE" w:rsidR="00213B25">
        <w:rPr>
          <w:rFonts w:ascii="Calibri" w:hAnsi="Calibri" w:cs="Calibri"/>
          <w:sz w:val="24"/>
          <w:szCs w:val="24"/>
        </w:rPr>
        <w:t xml:space="preserve">Fourcade and Vercauteren </w:t>
      </w:r>
      <w:r w:rsidRPr="291D19FE" w:rsidR="009463D5">
        <w:rPr>
          <w:rFonts w:ascii="Calibri" w:hAnsi="Calibri" w:cs="Calibri"/>
          <w:sz w:val="24"/>
          <w:szCs w:val="24"/>
        </w:rPr>
        <w:t>(</w:t>
      </w:r>
      <w:r w:rsidRPr="291D19FE" w:rsidR="00213B25">
        <w:rPr>
          <w:rFonts w:ascii="Calibri" w:hAnsi="Calibri" w:cs="Calibri"/>
          <w:sz w:val="24"/>
          <w:szCs w:val="24"/>
        </w:rPr>
        <w:t>2022)</w:t>
      </w:r>
      <w:r w:rsidRPr="291D19FE" w:rsidR="00213B25">
        <w:rPr>
          <w:sz w:val="24"/>
          <w:szCs w:val="24"/>
        </w:rPr>
        <w:fldChar w:fldCharType="end"/>
      </w:r>
      <w:r w:rsidRPr="291D19FE" w:rsidR="009463D5">
        <w:rPr>
          <w:sz w:val="24"/>
          <w:szCs w:val="24"/>
        </w:rPr>
        <w:t xml:space="preserve">, </w:t>
      </w:r>
      <w:r w:rsidRPr="291D19FE">
        <w:rPr>
          <w:sz w:val="24"/>
          <w:szCs w:val="24"/>
        </w:rPr>
        <w:t xml:space="preserve">qui </w:t>
      </w:r>
      <w:r w:rsidRPr="291D19FE" w:rsidR="00BB4223">
        <w:rPr>
          <w:sz w:val="24"/>
          <w:szCs w:val="24"/>
        </w:rPr>
        <w:t>ont</w:t>
      </w:r>
      <w:r w:rsidRPr="291D19FE">
        <w:rPr>
          <w:sz w:val="24"/>
          <w:szCs w:val="24"/>
        </w:rPr>
        <w:t xml:space="preserve"> utilisé des arbres de régression boostés pour construire des prévisions spatialement explicites de la diversité fonctionnelle des vers de terre à l’échelle nationale.</w:t>
      </w:r>
      <w:commentRangeEnd w:id="3"/>
      <w:r>
        <w:commentReference w:id="3"/>
      </w:r>
      <w:r w:rsidRPr="291D19FE">
        <w:rPr>
          <w:sz w:val="24"/>
          <w:szCs w:val="24"/>
        </w:rPr>
        <w:t xml:space="preserve"> Cependant, l'étude de </w:t>
      </w:r>
      <w:r w:rsidRPr="291D19FE" w:rsidR="009463D5">
        <w:rPr>
          <w:sz w:val="24"/>
          <w:szCs w:val="24"/>
        </w:rPr>
        <w:fldChar w:fldCharType="begin"/>
      </w:r>
      <w:r w:rsidRPr="291D19FE" w:rsidR="00A67E81">
        <w:rPr>
          <w:sz w:val="24"/>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291D19FE" w:rsidR="009463D5">
        <w:rPr>
          <w:sz w:val="24"/>
          <w:szCs w:val="24"/>
        </w:rPr>
        <w:fldChar w:fldCharType="separate"/>
      </w:r>
      <w:r w:rsidRPr="291D19FE" w:rsidR="009463D5">
        <w:rPr>
          <w:rFonts w:ascii="Calibri" w:hAnsi="Calibri" w:cs="Calibri"/>
          <w:sz w:val="24"/>
          <w:szCs w:val="24"/>
        </w:rPr>
        <w:t>Fourcade and Vercauteren (2022)</w:t>
      </w:r>
      <w:r w:rsidRPr="291D19FE" w:rsidR="009463D5">
        <w:rPr>
          <w:sz w:val="24"/>
          <w:szCs w:val="24"/>
        </w:rPr>
        <w:fldChar w:fldCharType="end"/>
      </w:r>
      <w:r w:rsidRPr="291D19FE">
        <w:rPr>
          <w:sz w:val="24"/>
          <w:szCs w:val="24"/>
        </w:rPr>
        <w:t xml:space="preserve"> repose uniquement sur des données de présence/absence des espèces de vers de terre en France collectées dans les années 1960 par </w:t>
      </w:r>
      <w:r w:rsidRPr="291D19FE" w:rsidR="00A67E81">
        <w:rPr>
          <w:sz w:val="24"/>
          <w:szCs w:val="24"/>
        </w:rPr>
        <w:fldChar w:fldCharType="begin"/>
      </w:r>
      <w:r w:rsidRPr="291D19FE" w:rsidR="00A67E81">
        <w:rPr>
          <w:sz w:val="24"/>
          <w:szCs w:val="24"/>
        </w:rPr>
        <w:instrText xml:space="preserve"> ADDIN ZOTERO_ITEM CSL_CITATION {"citationID":"QllsLShn","properties":{"formattedCitation":"(Bouch\\uc0\\u233{}, 1972)","plainCitation":"(Bouché, 1972)","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Pr="291D19FE" w:rsidR="00A67E81">
        <w:rPr>
          <w:sz w:val="24"/>
          <w:szCs w:val="24"/>
        </w:rPr>
        <w:fldChar w:fldCharType="separate"/>
      </w:r>
      <w:r w:rsidRPr="00F83E18" w:rsidR="00DD1E04">
        <w:rPr>
          <w:rFonts w:ascii="Calibri" w:hAnsi="Calibri" w:cs="Calibri"/>
          <w:kern w:val="0"/>
          <w:sz w:val="24"/>
          <w:szCs w:val="24"/>
        </w:rPr>
        <w:t xml:space="preserve">Bouché </w:t>
      </w:r>
      <w:r w:rsidRPr="00F83E18" w:rsidR="00471470">
        <w:rPr>
          <w:rFonts w:ascii="Calibri" w:hAnsi="Calibri" w:cs="Calibri"/>
          <w:kern w:val="0"/>
          <w:sz w:val="24"/>
          <w:szCs w:val="24"/>
        </w:rPr>
        <w:t>(</w:t>
      </w:r>
      <w:r w:rsidRPr="00F83E18" w:rsidR="00DD1E04">
        <w:rPr>
          <w:rFonts w:ascii="Calibri" w:hAnsi="Calibri" w:cs="Calibri"/>
          <w:kern w:val="0"/>
          <w:sz w:val="24"/>
          <w:szCs w:val="24"/>
        </w:rPr>
        <w:t>1972)</w:t>
      </w:r>
      <w:r w:rsidRPr="291D19FE" w:rsidR="00A67E81">
        <w:rPr>
          <w:sz w:val="24"/>
          <w:szCs w:val="24"/>
        </w:rPr>
        <w:fldChar w:fldCharType="end"/>
      </w:r>
      <w:r w:rsidRPr="291D19FE">
        <w:rPr>
          <w:sz w:val="24"/>
          <w:szCs w:val="24"/>
        </w:rPr>
        <w:t>.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 richesse</w:t>
      </w:r>
      <w:r w:rsidRPr="291D19FE" w:rsidR="004263D8">
        <w:rPr>
          <w:sz w:val="24"/>
          <w:szCs w:val="24"/>
        </w:rPr>
        <w:t xml:space="preserve">, </w:t>
      </w:r>
      <w:r w:rsidRPr="291D19FE">
        <w:rPr>
          <w:sz w:val="24"/>
          <w:szCs w:val="24"/>
        </w:rPr>
        <w:t>mais différer en densité.</w:t>
      </w:r>
    </w:p>
    <w:p w:rsidRPr="00F83E18" w:rsidR="00F00428" w:rsidP="291D19FE" w:rsidRDefault="291D19FE" w14:paraId="2B60FE62" w14:textId="3B213F7A">
      <w:pPr>
        <w:spacing w:line="360" w:lineRule="auto"/>
        <w:ind w:firstLine="720"/>
        <w:jc w:val="both"/>
        <w:rPr>
          <w:sz w:val="24"/>
          <w:szCs w:val="24"/>
        </w:rPr>
      </w:pPr>
      <w:r w:rsidRPr="00EF7CF8">
        <w:rPr>
          <w:sz w:val="24"/>
          <w:szCs w:val="24"/>
        </w:rPr>
        <w:t>L'objectif général</w:t>
      </w:r>
      <w:r w:rsidRPr="291D19FE">
        <w:rPr>
          <w:b/>
          <w:bCs/>
          <w:sz w:val="24"/>
          <w:szCs w:val="24"/>
        </w:rPr>
        <w:t xml:space="preserve"> </w:t>
      </w:r>
      <w:r w:rsidRPr="291D19FE">
        <w:rPr>
          <w:sz w:val="24"/>
          <w:szCs w:val="24"/>
        </w:rPr>
        <w:t xml:space="preserve">de notre étude était d'utiliser la base de données </w:t>
      </w:r>
      <w:r w:rsidRPr="291D19FE">
        <w:rPr>
          <w:sz w:val="24"/>
          <w:szCs w:val="24"/>
          <w:highlight w:val="yellow"/>
        </w:rPr>
        <w:t xml:space="preserve">LANDWORM (2023-2026 FRB-MTE-OFB) </w:t>
      </w:r>
      <w:r w:rsidRPr="291D19FE">
        <w:rPr>
          <w:sz w:val="24"/>
          <w:szCs w:val="24"/>
        </w:rPr>
        <w:t xml:space="preserve">pour développer des modèles de prédictions des vers de terre grâce à des outils statistiques et des systèmes d'information géographique plus avancés, produire des données de référence et identifier les besoins de conservation spécifiques des vers de terre en France. Plus précisément, nous avons cherché à répondre aux objectifs suivants : (i) quantifier et hiérarchiser l'influence des facteurs environnementaux </w:t>
      </w:r>
      <w:r w:rsidRPr="291D19FE">
        <w:rPr>
          <w:sz w:val="24"/>
          <w:szCs w:val="24"/>
          <w:highlight w:val="yellow"/>
        </w:rPr>
        <w:t>(occupation du sol, propriétés du sol, localisation, données climatiques, …)</w:t>
      </w:r>
      <w:r w:rsidRPr="291D19FE">
        <w:rPr>
          <w:sz w:val="24"/>
          <w:szCs w:val="24"/>
        </w:rPr>
        <w:t xml:space="preserve"> en fonction de leur contribution aux modèles prédictifs sur l'abondance (individu par m²), la biomasse (g par m²) et la richesse totale des vers de terre (nombre de taxons par m²) sur le territoire national (France métropolitaine) et (ii) prédire et cartographier ces mêmes paramètres lombriciens en fonction des facteurs environnementaux </w:t>
      </w:r>
      <w:r w:rsidRPr="291D19FE">
        <w:rPr>
          <w:sz w:val="24"/>
          <w:szCs w:val="24"/>
          <w:highlight w:val="yellow"/>
        </w:rPr>
        <w:t>(occupation du sol, propriétés du sol, localisation, données climatiques, …)</w:t>
      </w:r>
      <w:r w:rsidRPr="291D19FE">
        <w:rPr>
          <w:sz w:val="24"/>
          <w:szCs w:val="24"/>
        </w:rPr>
        <w:t xml:space="preserve">. </w:t>
      </w:r>
      <w:r w:rsidRPr="291D19FE">
        <w:rPr>
          <w:sz w:val="24"/>
          <w:szCs w:val="24"/>
          <w:highlight w:val="yellow"/>
        </w:rPr>
        <w:t>Nos hypothèses reposent sur le fait que les variables climatiques (précipitation et température) et le type d'occupation du sol seraient les facteurs les plus influençant sur l'abondance et la biomasse des vers de terre, et que le type d'occupation du sol et la texture du sol influenceraient davantage la richesse en espèces.</w:t>
      </w:r>
      <w:r w:rsidRPr="291D19FE">
        <w:rPr>
          <w:sz w:val="24"/>
          <w:szCs w:val="24"/>
        </w:rPr>
        <w:t xml:space="preserve"> Pour répondre aux objectifs de l'étude, nous avons appliqué et comparé plusieurs algorithmes de modélisation prédictive afin d'identifier le meilleur modèle pour chacun des trois paramètres lombriciens.</w:t>
      </w:r>
      <w:r w:rsidRPr="291D19FE" w:rsidR="00BD57EB">
        <w:rPr>
          <w:sz w:val="24"/>
          <w:szCs w:val="24"/>
        </w:rPr>
        <w:br w:type="page"/>
      </w:r>
    </w:p>
    <w:p w:rsidR="00EA4156" w:rsidP="291D19FE" w:rsidRDefault="291D19FE" w14:paraId="7CF88D92" w14:textId="1A6C80E1">
      <w:pPr>
        <w:spacing w:line="240" w:lineRule="auto"/>
        <w:jc w:val="both"/>
        <w:rPr>
          <w:b/>
          <w:bCs/>
          <w:sz w:val="24"/>
          <w:szCs w:val="24"/>
        </w:rPr>
      </w:pPr>
      <w:r w:rsidRPr="291D19FE">
        <w:rPr>
          <w:b/>
          <w:bCs/>
          <w:sz w:val="24"/>
          <w:szCs w:val="24"/>
        </w:rPr>
        <w:lastRenderedPageBreak/>
        <w:t xml:space="preserve">Objectifs détaillés </w:t>
      </w:r>
    </w:p>
    <w:p w:rsidRPr="00F83E18" w:rsidR="00EE0ACC" w:rsidP="291D19FE" w:rsidRDefault="00EE0ACC" w14:paraId="5EC0DF29" w14:textId="77777777">
      <w:pPr>
        <w:spacing w:line="240" w:lineRule="auto"/>
        <w:jc w:val="both"/>
        <w:rPr>
          <w:sz w:val="24"/>
          <w:szCs w:val="24"/>
        </w:rPr>
      </w:pPr>
    </w:p>
    <w:p w:rsidRPr="00F83E18" w:rsidR="00420291" w:rsidP="529E1607" w:rsidRDefault="291D19FE" w14:paraId="6EF19F94" w14:textId="2BA11CB6">
      <w:pPr>
        <w:pStyle w:val="Paragraphedeliste"/>
        <w:numPr>
          <w:ilvl w:val="0"/>
          <w:numId w:val="4"/>
        </w:numPr>
        <w:jc w:val="both"/>
        <w:rPr>
          <w:rFonts w:cs="Calibri" w:cstheme="minorAscii"/>
          <w:color w:val="002060"/>
          <w:sz w:val="24"/>
          <w:szCs w:val="24"/>
        </w:rPr>
      </w:pPr>
      <w:r w:rsidRPr="529E1607" w:rsidR="529E1607">
        <w:rPr>
          <w:color w:val="002060"/>
          <w:sz w:val="24"/>
          <w:szCs w:val="24"/>
        </w:rPr>
        <w:t xml:space="preserve">Quantifier et hiérarchiser l’influence des facteurs environnementaux (occupation et gestion du sol, propriétés de sol, localisation et climatique) sur l’abondance, biomasse et la richesse totales </w:t>
      </w:r>
      <w:r w:rsidRPr="529E1607" w:rsidR="529E1607">
        <w:rPr>
          <w:color w:val="002060"/>
          <w:sz w:val="24"/>
          <w:szCs w:val="24"/>
        </w:rPr>
        <w:t>lombricienne</w:t>
      </w:r>
      <w:r w:rsidRPr="529E1607" w:rsidR="529E1607">
        <w:rPr>
          <w:color w:val="002060"/>
          <w:sz w:val="24"/>
          <w:szCs w:val="24"/>
        </w:rPr>
        <w:t xml:space="preserve"> sur le territoire métropolitain </w:t>
      </w:r>
      <w:r w:rsidRPr="529E1607" w:rsidR="529E1607">
        <w:rPr>
          <w:color w:val="C00000"/>
          <w:sz w:val="24"/>
          <w:szCs w:val="24"/>
        </w:rPr>
        <w:t xml:space="preserve">et sur certaines régions françaises (Bretagne, Dijon métro/Bourgogne ? </w:t>
      </w:r>
      <w:r w:rsidRPr="529E1607" w:rsidR="529E1607">
        <w:rPr>
          <w:color w:val="C00000"/>
          <w:sz w:val="24"/>
          <w:szCs w:val="24"/>
        </w:rPr>
        <w:t>Aquitaine ?</w:t>
      </w:r>
      <w:r w:rsidRPr="529E1607" w:rsidR="529E1607">
        <w:rPr>
          <w:color w:val="C00000"/>
          <w:sz w:val="24"/>
          <w:szCs w:val="24"/>
        </w:rPr>
        <w:t xml:space="preserve"> /Poitou-Charentes ?)</w:t>
      </w:r>
    </w:p>
    <w:p w:rsidR="00420291" w:rsidP="291D19FE" w:rsidRDefault="291D19FE" w14:paraId="705AC965" w14:textId="6667EE1A">
      <w:pPr>
        <w:ind w:left="720"/>
        <w:jc w:val="both"/>
        <w:rPr>
          <w:i/>
          <w:iCs/>
        </w:rPr>
      </w:pPr>
      <w:r w:rsidRPr="291D19FE">
        <w:rPr>
          <w:i/>
          <w:iCs/>
        </w:rPr>
        <w:t>Pour y parvenir nous devrons identifier le meilleur algorithme</w:t>
      </w:r>
      <w:r w:rsidR="008B771B">
        <w:rPr>
          <w:i/>
          <w:iCs/>
        </w:rPr>
        <w:t xml:space="preserve"> (RF)</w:t>
      </w:r>
      <w:r w:rsidRPr="291D19FE">
        <w:rPr>
          <w:i/>
          <w:iCs/>
        </w:rPr>
        <w:t xml:space="preserve"> pour quantifier et hiérarchiser l’influence des facteurs environnementaux sur les communautés </w:t>
      </w:r>
      <w:proofErr w:type="spellStart"/>
      <w:r w:rsidRPr="291D19FE">
        <w:rPr>
          <w:i/>
          <w:iCs/>
        </w:rPr>
        <w:t>lombriciennes</w:t>
      </w:r>
      <w:proofErr w:type="spellEnd"/>
      <w:r w:rsidR="00AF3096">
        <w:rPr>
          <w:i/>
          <w:iCs/>
        </w:rPr>
        <w:t>.</w:t>
      </w:r>
    </w:p>
    <w:p w:rsidRPr="00F83E18" w:rsidR="00EE0ACC" w:rsidP="291D19FE" w:rsidRDefault="00EE0ACC" w14:paraId="6E1A57DD" w14:textId="77777777">
      <w:pPr>
        <w:ind w:left="720"/>
        <w:jc w:val="both"/>
        <w:rPr>
          <w:i/>
          <w:iCs/>
        </w:rPr>
      </w:pPr>
    </w:p>
    <w:p w:rsidRPr="00F83E18" w:rsidR="00420291" w:rsidP="529E1607" w:rsidRDefault="291D19FE" w14:paraId="48E9C361" w14:textId="07FA205A">
      <w:pPr>
        <w:pStyle w:val="Paragraphedeliste"/>
        <w:numPr>
          <w:ilvl w:val="0"/>
          <w:numId w:val="4"/>
        </w:numPr>
        <w:jc w:val="both"/>
        <w:rPr>
          <w:rFonts w:cs="Calibri" w:cstheme="minorAscii"/>
          <w:color w:val="002060"/>
          <w:sz w:val="24"/>
          <w:szCs w:val="24"/>
        </w:rPr>
      </w:pPr>
      <w:r w:rsidRPr="529E1607" w:rsidR="529E1607">
        <w:rPr>
          <w:color w:val="002060"/>
          <w:sz w:val="24"/>
          <w:szCs w:val="24"/>
        </w:rPr>
        <w:t xml:space="preserve">Prédire l’abondance, la biomasse et la richesse totales </w:t>
      </w:r>
      <w:r w:rsidRPr="529E1607" w:rsidR="529E1607">
        <w:rPr>
          <w:color w:val="002060"/>
          <w:sz w:val="24"/>
          <w:szCs w:val="24"/>
        </w:rPr>
        <w:t>lombriciennes</w:t>
      </w:r>
      <w:r w:rsidRPr="529E1607" w:rsidR="529E1607">
        <w:rPr>
          <w:color w:val="002060"/>
          <w:sz w:val="24"/>
          <w:szCs w:val="24"/>
        </w:rPr>
        <w:t xml:space="preserve"> en fonction de différents facteurs environnementaux (occupation et gestion du sol, propriétés de sol, localisation et climatique) sur le territoire métropolitain </w:t>
      </w:r>
      <w:r w:rsidRPr="529E1607" w:rsidR="529E1607">
        <w:rPr>
          <w:color w:val="C00000"/>
          <w:sz w:val="24"/>
          <w:szCs w:val="24"/>
        </w:rPr>
        <w:t xml:space="preserve">et sur certaines régions françaises (Bretagne, Dijon métro/Bourgogne ? </w:t>
      </w:r>
      <w:r w:rsidRPr="529E1607" w:rsidR="529E1607">
        <w:rPr>
          <w:color w:val="C00000"/>
          <w:sz w:val="24"/>
          <w:szCs w:val="24"/>
        </w:rPr>
        <w:t>Aquitaine ?</w:t>
      </w:r>
      <w:r w:rsidRPr="529E1607" w:rsidR="529E1607">
        <w:rPr>
          <w:color w:val="C00000"/>
          <w:sz w:val="24"/>
          <w:szCs w:val="24"/>
        </w:rPr>
        <w:t xml:space="preserve"> /Poitou-Charentes ?)</w:t>
      </w:r>
    </w:p>
    <w:p w:rsidR="00AF3096" w:rsidP="00AF3096" w:rsidRDefault="00AF3096" w14:paraId="533D96E6" w14:textId="37526417">
      <w:pPr>
        <w:ind w:left="720"/>
        <w:jc w:val="both"/>
        <w:rPr>
          <w:rFonts w:cstheme="minorHAnsi"/>
          <w:i/>
          <w:iCs/>
        </w:rPr>
      </w:pPr>
      <w:r w:rsidRPr="00F83E18">
        <w:rPr>
          <w:rFonts w:cstheme="minorHAnsi"/>
          <w:i/>
          <w:iCs/>
        </w:rPr>
        <w:t>Pour y parvenir nous devrons identifier le meilleur algorithme pour prédire chaque variable des communautés de vers de terre identifiée : abondance totale, biomasse totale et richesse totale</w:t>
      </w:r>
    </w:p>
    <w:p w:rsidRPr="00AF3096" w:rsidR="00EE0ACC" w:rsidP="00AF3096" w:rsidRDefault="00EE0ACC" w14:paraId="1DD9A937" w14:textId="77777777">
      <w:pPr>
        <w:ind w:left="720"/>
        <w:jc w:val="both"/>
        <w:rPr>
          <w:rFonts w:cstheme="minorHAnsi"/>
          <w:i/>
          <w:iCs/>
        </w:rPr>
      </w:pPr>
    </w:p>
    <w:p w:rsidRPr="009E613C" w:rsidR="00420291" w:rsidP="291D19FE" w:rsidRDefault="291D19FE" w14:paraId="32A5AB3F" w14:textId="7F2DDBDE">
      <w:pPr>
        <w:pStyle w:val="Paragraphedeliste"/>
        <w:numPr>
          <w:ilvl w:val="0"/>
          <w:numId w:val="4"/>
        </w:numPr>
        <w:jc w:val="both"/>
        <w:rPr>
          <w:color w:val="A6A6A6" w:themeColor="background1" w:themeShade="A6"/>
          <w:sz w:val="24"/>
          <w:szCs w:val="24"/>
        </w:rPr>
      </w:pPr>
      <w:r w:rsidRPr="529E1607" w:rsidR="529E1607">
        <w:rPr>
          <w:color w:val="002060"/>
          <w:sz w:val="24"/>
          <w:szCs w:val="24"/>
        </w:rPr>
        <w:t xml:space="preserve">Identifier les meilleures (résolutions des) représentations cartographiques de l’abondance totale, la biomasse totale et la richesse totale des communautés de vers de terre sur le territoire métropolitain </w:t>
      </w:r>
      <w:r w:rsidRPr="529E1607" w:rsidR="529E1607">
        <w:rPr>
          <w:color w:val="C00000"/>
          <w:sz w:val="24"/>
          <w:szCs w:val="24"/>
        </w:rPr>
        <w:t xml:space="preserve">et sur certaines régions françaises (Bretagne, Dijon métro/Bourgogne ? </w:t>
      </w:r>
      <w:r w:rsidRPr="529E1607" w:rsidR="529E1607">
        <w:rPr>
          <w:color w:val="C00000"/>
          <w:sz w:val="24"/>
          <w:szCs w:val="24"/>
        </w:rPr>
        <w:t>Aquitaine ?</w:t>
      </w:r>
      <w:r w:rsidRPr="529E1607" w:rsidR="529E1607">
        <w:rPr>
          <w:color w:val="C00000"/>
          <w:sz w:val="24"/>
          <w:szCs w:val="24"/>
        </w:rPr>
        <w:t xml:space="preserve"> /Poitou-Charentes ?)</w:t>
      </w:r>
    </w:p>
    <w:p w:rsidR="00A77DF7" w:rsidP="00CB2030" w:rsidRDefault="291D19FE" w14:paraId="47EF509E" w14:textId="77777777">
      <w:pPr>
        <w:ind w:left="720"/>
        <w:jc w:val="both"/>
        <w:rPr>
          <w:i/>
          <w:iCs/>
        </w:rPr>
      </w:pPr>
      <w:r w:rsidRPr="291D19FE">
        <w:rPr>
          <w:i/>
          <w:iCs/>
        </w:rPr>
        <w:t>Pour y parvenir nous utiliserons les différents algorithmes susmentionnés et nous devrons identifier/trouver les données géoréférencées correspondantes aux variables d’entrée des algorithmes (exemple BFC &amp; NA). Nous chercherons à identifier les meilleures représentations cartographique (nbre de classe ?)</w:t>
      </w:r>
      <w:r w:rsidR="00CB2030">
        <w:rPr>
          <w:i/>
          <w:iCs/>
        </w:rPr>
        <w:t>.</w:t>
      </w:r>
    </w:p>
    <w:p w:rsidR="00A77DF7" w:rsidP="00CB2030" w:rsidRDefault="00A77DF7" w14:paraId="3B553C9A" w14:textId="77777777">
      <w:pPr>
        <w:ind w:left="720"/>
        <w:jc w:val="both"/>
        <w:rPr>
          <w:i/>
          <w:iCs/>
        </w:rPr>
      </w:pPr>
    </w:p>
    <w:p w:rsidR="00A77DF7" w:rsidP="00CB2030" w:rsidRDefault="00A77DF7" w14:paraId="12425558" w14:textId="77777777">
      <w:pPr>
        <w:ind w:left="720"/>
        <w:jc w:val="both"/>
        <w:rPr>
          <w:i/>
          <w:iCs/>
        </w:rPr>
      </w:pPr>
    </w:p>
    <w:p w:rsidR="00A77DF7" w:rsidP="00CB2030" w:rsidRDefault="00A77DF7" w14:paraId="04F8FBFF" w14:textId="77777777">
      <w:pPr>
        <w:ind w:left="720"/>
        <w:jc w:val="both"/>
        <w:rPr>
          <w:i/>
          <w:iCs/>
        </w:rPr>
      </w:pPr>
    </w:p>
    <w:p w:rsidR="00A77DF7" w:rsidP="00CB2030" w:rsidRDefault="00A77DF7" w14:paraId="0799F069" w14:textId="77777777">
      <w:pPr>
        <w:ind w:left="720"/>
        <w:jc w:val="both"/>
        <w:rPr>
          <w:i/>
          <w:iCs/>
        </w:rPr>
      </w:pPr>
    </w:p>
    <w:p w:rsidR="00A77DF7" w:rsidP="00CB2030" w:rsidRDefault="00A77DF7" w14:paraId="5C95B632" w14:textId="77777777">
      <w:pPr>
        <w:ind w:left="720"/>
        <w:jc w:val="both"/>
        <w:rPr>
          <w:i/>
          <w:iCs/>
        </w:rPr>
      </w:pPr>
    </w:p>
    <w:p w:rsidR="00A77DF7" w:rsidP="00CB2030" w:rsidRDefault="00A77DF7" w14:paraId="7E41BE4B" w14:textId="77777777">
      <w:pPr>
        <w:ind w:left="720"/>
        <w:jc w:val="both"/>
        <w:rPr>
          <w:i/>
          <w:iCs/>
        </w:rPr>
      </w:pPr>
    </w:p>
    <w:p w:rsidR="00A77DF7" w:rsidP="00CB2030" w:rsidRDefault="00A77DF7" w14:paraId="771838F4" w14:textId="77777777">
      <w:pPr>
        <w:ind w:left="720"/>
        <w:jc w:val="both"/>
        <w:rPr>
          <w:i/>
          <w:iCs/>
        </w:rPr>
      </w:pPr>
    </w:p>
    <w:p w:rsidR="00A77DF7" w:rsidP="00CB2030" w:rsidRDefault="00A77DF7" w14:paraId="03BC4EB4" w14:textId="77777777">
      <w:pPr>
        <w:ind w:left="720"/>
        <w:jc w:val="both"/>
        <w:rPr>
          <w:i/>
          <w:iCs/>
        </w:rPr>
      </w:pPr>
    </w:p>
    <w:p w:rsidR="00A77DF7" w:rsidP="00A77DF7" w:rsidRDefault="00A77DF7" w14:paraId="620D816A" w14:textId="77777777">
      <w:pPr>
        <w:jc w:val="both"/>
        <w:rPr>
          <w:i/>
          <w:iCs/>
        </w:rPr>
      </w:pPr>
    </w:p>
    <w:p w:rsidR="529E1607" w:rsidP="529E1607" w:rsidRDefault="529E1607" w14:paraId="6B354EC0" w14:textId="0B9E36CE">
      <w:pPr>
        <w:jc w:val="both"/>
        <w:rPr>
          <w:rFonts w:eastAsia="Times New Roman" w:cs="Calibri" w:cstheme="minorAscii"/>
          <w:b w:val="1"/>
          <w:bCs w:val="1"/>
          <w:color w:val="000000" w:themeColor="text1" w:themeTint="FF" w:themeShade="FF"/>
          <w:sz w:val="24"/>
          <w:szCs w:val="24"/>
          <w:lang w:eastAsia="fr-FR"/>
        </w:rPr>
      </w:pPr>
    </w:p>
    <w:p w:rsidRPr="00CB2030" w:rsidR="00A957DF" w:rsidP="00A77DF7" w:rsidRDefault="00A957DF" w14:paraId="34250C01" w14:textId="5761E7FC">
      <w:pPr>
        <w:jc w:val="both"/>
        <w:rPr>
          <w:i/>
          <w:iCs/>
        </w:rPr>
      </w:pPr>
      <w:r w:rsidRPr="00F83E18">
        <w:rPr>
          <w:rFonts w:eastAsia="Times New Roman" w:cstheme="minorHAnsi"/>
          <w:b/>
          <w:bCs/>
          <w:color w:val="000000" w:themeColor="text1"/>
          <w:sz w:val="24"/>
          <w:szCs w:val="24"/>
          <w:lang w:eastAsia="fr-FR"/>
        </w:rPr>
        <w:t>Données </w:t>
      </w:r>
    </w:p>
    <w:p w:rsidRPr="00F83E18" w:rsidR="00A957DF" w:rsidP="5AD0818B" w:rsidRDefault="5AD0818B" w14:paraId="0C4A4820" w14:textId="09E529F5">
      <w:p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 xml:space="preserve">Les données viennent de la base de données </w:t>
      </w:r>
      <w:r w:rsidRPr="00F83E18" w:rsidR="00480322">
        <w:rPr>
          <w:rFonts w:cstheme="minorHAnsi"/>
          <w:sz w:val="24"/>
          <w:szCs w:val="24"/>
          <w:highlight w:val="yellow"/>
        </w:rPr>
        <w:t>LAN</w:t>
      </w:r>
      <w:r w:rsidR="00480322">
        <w:rPr>
          <w:rFonts w:cstheme="minorHAnsi"/>
          <w:sz w:val="24"/>
          <w:szCs w:val="24"/>
          <w:highlight w:val="yellow"/>
        </w:rPr>
        <w:t>D</w:t>
      </w:r>
      <w:r w:rsidRPr="00F83E18" w:rsidR="00480322">
        <w:rPr>
          <w:rFonts w:cstheme="minorHAnsi"/>
          <w:sz w:val="24"/>
          <w:szCs w:val="24"/>
          <w:highlight w:val="yellow"/>
        </w:rPr>
        <w:t>WORM (</w:t>
      </w:r>
      <w:r w:rsidR="00480322">
        <w:rPr>
          <w:rFonts w:cstheme="minorHAnsi"/>
          <w:sz w:val="24"/>
          <w:szCs w:val="24"/>
          <w:highlight w:val="yellow"/>
        </w:rPr>
        <w:t>2023-2026 FRB-MTE-OFB</w:t>
      </w:r>
      <w:r w:rsidRPr="00F83E18" w:rsidR="00480322">
        <w:rPr>
          <w:rFonts w:cstheme="minorHAnsi"/>
          <w:sz w:val="24"/>
          <w:szCs w:val="24"/>
          <w:highlight w:val="yellow"/>
        </w:rPr>
        <w:t>)</w:t>
      </w:r>
      <w:r w:rsidR="00480322">
        <w:rPr>
          <w:rFonts w:cstheme="minorHAnsi"/>
          <w:sz w:val="24"/>
          <w:szCs w:val="24"/>
        </w:rPr>
        <w:t>.</w:t>
      </w:r>
    </w:p>
    <w:p w:rsidRPr="00F83E18" w:rsidR="00A957DF" w:rsidP="6F2FB5C1" w:rsidRDefault="6F2FB5C1" w14:paraId="51311846" w14:textId="4FE44A63">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de réponses = abondance, biomasse et richesse des vers de terre par parcelle</w:t>
      </w:r>
      <w:r w:rsidR="008E6CC0">
        <w:rPr>
          <w:rFonts w:eastAsia="Times New Roman" w:cstheme="minorHAnsi"/>
          <w:color w:val="000000" w:themeColor="text1"/>
          <w:sz w:val="24"/>
          <w:szCs w:val="24"/>
          <w:lang w:eastAsia="fr-FR"/>
        </w:rPr>
        <w:t>.</w:t>
      </w:r>
    </w:p>
    <w:p w:rsidRPr="00F83E18" w:rsidR="00A957DF" w:rsidP="6F2FB5C1" w:rsidRDefault="6F2FB5C1" w14:paraId="3F5E7B01" w14:textId="6D976320">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explicatives</w:t>
      </w:r>
      <w:r w:rsidR="0016588A">
        <w:rPr>
          <w:rFonts w:eastAsia="Times New Roman" w:cstheme="minorHAnsi"/>
          <w:color w:val="000000" w:themeColor="text1"/>
          <w:sz w:val="24"/>
          <w:szCs w:val="24"/>
          <w:lang w:eastAsia="fr-FR"/>
        </w:rPr>
        <w:t xml:space="preserve"> </w:t>
      </w:r>
      <w:r w:rsidR="00480322">
        <w:rPr>
          <w:rFonts w:eastAsia="Times New Roman" w:cstheme="minorHAnsi"/>
          <w:color w:val="000000" w:themeColor="text1"/>
          <w:sz w:val="24"/>
          <w:szCs w:val="24"/>
          <w:lang w:eastAsia="fr-FR"/>
        </w:rPr>
        <w:t>envisager</w:t>
      </w:r>
      <w:r w:rsidRPr="00F83E18">
        <w:rPr>
          <w:rFonts w:eastAsia="Times New Roman" w:cstheme="minorHAnsi"/>
          <w:color w:val="000000" w:themeColor="text1"/>
          <w:sz w:val="24"/>
          <w:szCs w:val="24"/>
          <w:lang w:eastAsia="fr-FR"/>
        </w:rPr>
        <w:t xml:space="preserve"> = occupations du sol, paramètres physico-chimiques du sol (pH, matière organique, texture, carbone, …) et facteurs climatique (</w:t>
      </w:r>
      <w:r w:rsidRPr="00F83E18">
        <w:rPr>
          <w:rFonts w:cstheme="minorHAnsi"/>
          <w:sz w:val="24"/>
          <w:szCs w:val="24"/>
        </w:rPr>
        <w:t>précipitation et température, …)</w:t>
      </w:r>
      <w:r w:rsidRPr="00F83E18">
        <w:rPr>
          <w:rFonts w:eastAsia="Times New Roman" w:cstheme="minorHAnsi"/>
          <w:color w:val="000000" w:themeColor="text1"/>
          <w:sz w:val="24"/>
          <w:szCs w:val="24"/>
          <w:lang w:eastAsia="fr-FR"/>
        </w:rPr>
        <w:t>.</w:t>
      </w:r>
    </w:p>
    <w:p w:rsidRPr="00F83E18" w:rsidR="00A957DF" w:rsidP="6F2FB5C1" w:rsidRDefault="6F2FB5C1" w14:paraId="26A1B247" w14:textId="3BB6F4E0">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Autres variables = coordonnées GPS, année, site, …</w:t>
      </w:r>
    </w:p>
    <w:p w:rsidRPr="00F83E18" w:rsidR="00A957DF" w:rsidP="000B30E5" w:rsidRDefault="00A957DF" w14:paraId="6E337637" w14:textId="6EAF276D">
      <w:pPr>
        <w:pStyle w:val="Paragraphedeliste"/>
        <w:numPr>
          <w:ilvl w:val="0"/>
          <w:numId w:val="12"/>
        </w:numPr>
        <w:spacing w:after="0" w:line="240" w:lineRule="auto"/>
        <w:rPr>
          <w:rFonts w:eastAsia="Times New Roman" w:cstheme="minorHAnsi"/>
          <w:sz w:val="24"/>
          <w:szCs w:val="24"/>
          <w:lang w:eastAsia="fr-FR"/>
        </w:rPr>
      </w:pPr>
      <w:r w:rsidRPr="00F83E18">
        <w:rPr>
          <w:rFonts w:eastAsia="Times New Roman" w:cstheme="minorHAnsi"/>
          <w:color w:val="000000" w:themeColor="text1"/>
          <w:sz w:val="24"/>
          <w:szCs w:val="24"/>
          <w:lang w:eastAsia="fr-FR"/>
        </w:rPr>
        <w:t>Échelle = la France</w:t>
      </w:r>
    </w:p>
    <w:p w:rsidRPr="00F83E18" w:rsidR="009E073A" w:rsidP="009E073A" w:rsidRDefault="009E073A" w14:paraId="382934A8" w14:textId="77777777">
      <w:pPr>
        <w:pStyle w:val="Paragraphedeliste"/>
        <w:spacing w:after="0" w:line="240" w:lineRule="auto"/>
        <w:rPr>
          <w:rFonts w:eastAsia="Times New Roman" w:cstheme="minorHAnsi"/>
          <w:sz w:val="24"/>
          <w:szCs w:val="24"/>
          <w:lang w:eastAsia="fr-FR"/>
        </w:rPr>
      </w:pPr>
    </w:p>
    <w:p w:rsidR="00F7670A" w:rsidP="009E073A" w:rsidRDefault="00F7670A" w14:paraId="39932437" w14:textId="77777777">
      <w:pPr>
        <w:pStyle w:val="Paragraphedeliste"/>
        <w:spacing w:after="0" w:line="240" w:lineRule="auto"/>
        <w:rPr>
          <w:rFonts w:eastAsia="Times New Roman" w:cstheme="minorHAnsi"/>
          <w:sz w:val="24"/>
          <w:szCs w:val="24"/>
          <w:lang w:eastAsia="fr-FR"/>
        </w:rPr>
      </w:pPr>
    </w:p>
    <w:p w:rsidRPr="00F83E18" w:rsidR="00A77DF7" w:rsidP="009E073A" w:rsidRDefault="00A77DF7" w14:paraId="47490A5D" w14:textId="77777777">
      <w:pPr>
        <w:pStyle w:val="Paragraphedeliste"/>
        <w:spacing w:after="0" w:line="240" w:lineRule="auto"/>
        <w:rPr>
          <w:rFonts w:eastAsia="Times New Roman" w:cstheme="minorHAnsi"/>
          <w:sz w:val="24"/>
          <w:szCs w:val="24"/>
          <w:lang w:eastAsia="fr-FR"/>
        </w:rPr>
      </w:pPr>
    </w:p>
    <w:p w:rsidRPr="00F83E18" w:rsidR="5AD0818B" w:rsidP="009B5F28" w:rsidRDefault="5AD0818B" w14:paraId="6BFF1ABE" w14:textId="54A47111">
      <w:pPr>
        <w:spacing w:after="0" w:line="240" w:lineRule="auto"/>
        <w:jc w:val="both"/>
        <w:rPr>
          <w:rFonts w:eastAsia="Times New Roman" w:cstheme="minorHAnsi"/>
          <w:b/>
          <w:bCs/>
          <w:color w:val="000000" w:themeColor="text1"/>
          <w:sz w:val="24"/>
          <w:szCs w:val="24"/>
          <w:lang w:eastAsia="fr-FR"/>
        </w:rPr>
      </w:pPr>
      <w:r w:rsidRPr="00F83E18">
        <w:rPr>
          <w:rFonts w:eastAsia="Times New Roman" w:cstheme="minorHAnsi"/>
          <w:b/>
          <w:bCs/>
          <w:color w:val="000000" w:themeColor="text1"/>
          <w:sz w:val="24"/>
          <w:szCs w:val="24"/>
          <w:lang w:eastAsia="fr-FR"/>
        </w:rPr>
        <w:t xml:space="preserve">Méthodologie </w:t>
      </w:r>
      <w:r w:rsidRPr="00F83E18" w:rsidR="00E70494">
        <w:rPr>
          <w:rFonts w:eastAsia="Times New Roman" w:cstheme="minorHAnsi"/>
          <w:b/>
          <w:bCs/>
          <w:color w:val="000000" w:themeColor="text1"/>
          <w:sz w:val="24"/>
          <w:szCs w:val="24"/>
          <w:lang w:eastAsia="fr-FR"/>
        </w:rPr>
        <w:t xml:space="preserve">/ </w:t>
      </w:r>
      <w:r w:rsidRPr="00F83E18">
        <w:rPr>
          <w:rFonts w:eastAsia="Times New Roman" w:cstheme="minorHAnsi"/>
          <w:b/>
          <w:bCs/>
          <w:sz w:val="24"/>
          <w:szCs w:val="24"/>
          <w:lang w:eastAsia="fr-FR"/>
        </w:rPr>
        <w:t xml:space="preserve">Planning </w:t>
      </w:r>
      <w:r w:rsidR="00940D61">
        <w:rPr>
          <w:rFonts w:eastAsia="Times New Roman" w:cstheme="minorHAnsi"/>
          <w:b/>
          <w:bCs/>
          <w:sz w:val="24"/>
          <w:szCs w:val="24"/>
          <w:lang w:eastAsia="fr-FR"/>
        </w:rPr>
        <w:t>prévisionnel</w:t>
      </w:r>
    </w:p>
    <w:p w:rsidRPr="00F83E18" w:rsidR="5AD0818B" w:rsidP="5AD0818B" w:rsidRDefault="5AD0818B" w14:paraId="2184A514" w14:textId="5052CF92">
      <w:pPr>
        <w:spacing w:after="0" w:line="240" w:lineRule="auto"/>
        <w:rPr>
          <w:rFonts w:eastAsia="Times New Roman" w:cstheme="minorHAnsi"/>
          <w:b/>
          <w:bCs/>
          <w:sz w:val="24"/>
          <w:szCs w:val="24"/>
          <w:lang w:eastAsia="fr-FR"/>
        </w:rPr>
      </w:pPr>
    </w:p>
    <w:p w:rsidRPr="00153264" w:rsidR="5AD0818B" w:rsidP="5AD0818B" w:rsidRDefault="00C159EB" w14:paraId="3346319D" w14:textId="77025FE8">
      <w:pPr>
        <w:spacing w:after="0" w:line="240" w:lineRule="auto"/>
        <w:rPr>
          <w:rFonts w:eastAsia="Times New Roman" w:cstheme="minorHAnsi"/>
          <w:color w:val="000000" w:themeColor="text1"/>
          <w:sz w:val="24"/>
          <w:szCs w:val="24"/>
          <w:lang w:eastAsia="fr-FR"/>
        </w:rPr>
      </w:pPr>
      <w:r>
        <w:rPr>
          <w:rFonts w:eastAsia="Times New Roman" w:cstheme="minorHAnsi"/>
          <w:b/>
          <w:bCs/>
          <w:color w:val="000000" w:themeColor="text1"/>
          <w:sz w:val="24"/>
          <w:szCs w:val="24"/>
          <w:highlight w:val="green"/>
          <w:lang w:eastAsia="fr-FR"/>
        </w:rPr>
        <w:t>Janvier</w:t>
      </w:r>
      <w:r w:rsidRPr="00F83E18" w:rsidR="5AD0818B">
        <w:rPr>
          <w:rFonts w:eastAsia="Times New Roman" w:cstheme="minorHAnsi"/>
          <w:b/>
          <w:bCs/>
          <w:color w:val="000000" w:themeColor="text1"/>
          <w:sz w:val="24"/>
          <w:szCs w:val="24"/>
          <w:highlight w:val="green"/>
          <w:lang w:eastAsia="fr-FR"/>
        </w:rPr>
        <w:t xml:space="preserve"> : </w:t>
      </w:r>
      <w:r w:rsidRPr="00153264">
        <w:rPr>
          <w:rFonts w:eastAsia="Times New Roman" w:cstheme="minorHAnsi"/>
          <w:color w:val="000000" w:themeColor="text1"/>
          <w:sz w:val="24"/>
          <w:szCs w:val="24"/>
          <w:highlight w:val="green"/>
          <w:lang w:eastAsia="fr-FR"/>
        </w:rPr>
        <w:t>Rédaction du c</w:t>
      </w:r>
      <w:r w:rsidRPr="00153264" w:rsidR="5AD0818B">
        <w:rPr>
          <w:rFonts w:eastAsia="Times New Roman" w:cstheme="minorHAnsi"/>
          <w:color w:val="000000" w:themeColor="text1"/>
          <w:sz w:val="24"/>
          <w:szCs w:val="24"/>
          <w:highlight w:val="green"/>
          <w:lang w:eastAsia="fr-FR"/>
        </w:rPr>
        <w:t>ontexte, problématique et objectifs.</w:t>
      </w:r>
    </w:p>
    <w:p w:rsidRPr="00F83E18" w:rsidR="5AD0818B" w:rsidP="5AD0818B" w:rsidRDefault="5AD0818B" w14:paraId="1C4D280E" w14:textId="425A3354">
      <w:pPr>
        <w:spacing w:after="0" w:line="240" w:lineRule="auto"/>
        <w:rPr>
          <w:rFonts w:eastAsia="Times New Roman" w:cstheme="minorHAnsi"/>
          <w:color w:val="000000" w:themeColor="text1"/>
          <w:sz w:val="24"/>
          <w:szCs w:val="24"/>
          <w:lang w:eastAsia="fr-FR"/>
        </w:rPr>
      </w:pPr>
    </w:p>
    <w:p w:rsidR="00A045E6" w:rsidP="5AD0818B" w:rsidRDefault="00A045E6" w14:paraId="001C7613" w14:textId="77777777">
      <w:pPr>
        <w:spacing w:after="0" w:line="240" w:lineRule="auto"/>
        <w:rPr>
          <w:rFonts w:eastAsia="Times New Roman" w:cstheme="minorHAnsi"/>
          <w:b/>
          <w:bCs/>
          <w:color w:val="000000" w:themeColor="text1"/>
          <w:sz w:val="24"/>
          <w:szCs w:val="24"/>
          <w:lang w:eastAsia="fr-FR"/>
        </w:rPr>
      </w:pPr>
    </w:p>
    <w:p w:rsidRPr="00F83E18" w:rsidR="00381372" w:rsidP="5AD0818B" w:rsidRDefault="00BB3444" w14:paraId="70AC06FA" w14:textId="65B4C722">
      <w:pPr>
        <w:spacing w:after="0" w:line="240" w:lineRule="auto"/>
        <w:rPr>
          <w:rFonts w:eastAsia="Times New Roman" w:cstheme="minorHAnsi"/>
          <w:b/>
          <w:bCs/>
          <w:color w:val="000000" w:themeColor="text1"/>
          <w:sz w:val="24"/>
          <w:szCs w:val="24"/>
          <w:lang w:eastAsia="fr-FR"/>
        </w:rPr>
      </w:pPr>
      <w:r>
        <w:rPr>
          <w:rFonts w:eastAsia="Times New Roman" w:cstheme="minorHAnsi"/>
          <w:b/>
          <w:bCs/>
          <w:color w:val="000000" w:themeColor="text1"/>
          <w:sz w:val="24"/>
          <w:szCs w:val="24"/>
          <w:lang w:eastAsia="fr-FR"/>
        </w:rPr>
        <w:t>Du 1</w:t>
      </w:r>
      <w:r w:rsidRPr="00BB3444">
        <w:rPr>
          <w:rFonts w:eastAsia="Times New Roman" w:cstheme="minorHAnsi"/>
          <w:b/>
          <w:bCs/>
          <w:color w:val="000000" w:themeColor="text1"/>
          <w:sz w:val="24"/>
          <w:szCs w:val="24"/>
          <w:vertAlign w:val="superscript"/>
          <w:lang w:eastAsia="fr-FR"/>
        </w:rPr>
        <w:t>ER</w:t>
      </w:r>
      <w:r>
        <w:rPr>
          <w:rFonts w:eastAsia="Times New Roman" w:cstheme="minorHAnsi"/>
          <w:b/>
          <w:bCs/>
          <w:color w:val="000000" w:themeColor="text1"/>
          <w:sz w:val="24"/>
          <w:szCs w:val="24"/>
          <w:lang w:eastAsia="fr-FR"/>
        </w:rPr>
        <w:t xml:space="preserve"> </w:t>
      </w:r>
      <w:r w:rsidR="00DC234F">
        <w:rPr>
          <w:rFonts w:eastAsia="Times New Roman" w:cstheme="minorHAnsi"/>
          <w:b/>
          <w:bCs/>
          <w:color w:val="000000" w:themeColor="text1"/>
          <w:sz w:val="24"/>
          <w:szCs w:val="24"/>
          <w:lang w:eastAsia="fr-FR"/>
        </w:rPr>
        <w:t xml:space="preserve">au 15 </w:t>
      </w:r>
      <w:r w:rsidR="009D1E19">
        <w:rPr>
          <w:rFonts w:eastAsia="Times New Roman" w:cstheme="minorHAnsi"/>
          <w:b/>
          <w:bCs/>
          <w:color w:val="000000" w:themeColor="text1"/>
          <w:sz w:val="24"/>
          <w:szCs w:val="24"/>
          <w:lang w:eastAsia="fr-FR"/>
        </w:rPr>
        <w:t>février</w:t>
      </w:r>
      <w:r w:rsidR="00DC234F">
        <w:rPr>
          <w:rFonts w:eastAsia="Times New Roman" w:cstheme="minorHAnsi"/>
          <w:b/>
          <w:bCs/>
          <w:color w:val="000000" w:themeColor="text1"/>
          <w:sz w:val="24"/>
          <w:szCs w:val="24"/>
          <w:lang w:eastAsia="fr-FR"/>
        </w:rPr>
        <w:t xml:space="preserve"> </w:t>
      </w:r>
      <w:r w:rsidRPr="00F83E18" w:rsidR="5AD0818B">
        <w:rPr>
          <w:rFonts w:eastAsia="Times New Roman" w:cstheme="minorHAnsi"/>
          <w:b/>
          <w:bCs/>
          <w:color w:val="000000" w:themeColor="text1"/>
          <w:sz w:val="24"/>
          <w:szCs w:val="24"/>
          <w:lang w:eastAsia="fr-FR"/>
        </w:rPr>
        <w:t xml:space="preserve">: </w:t>
      </w:r>
      <w:r w:rsidRPr="00971897" w:rsidR="00EC048D">
        <w:rPr>
          <w:rFonts w:eastAsia="Times New Roman" w:cstheme="minorHAnsi"/>
          <w:color w:val="000000" w:themeColor="text1"/>
          <w:sz w:val="24"/>
          <w:szCs w:val="24"/>
          <w:lang w:eastAsia="fr-FR"/>
        </w:rPr>
        <w:t>Analyse exploratoire des données</w:t>
      </w:r>
      <w:r w:rsidRPr="00971897" w:rsidR="009D1E19">
        <w:rPr>
          <w:rFonts w:eastAsia="Times New Roman" w:cstheme="minorHAnsi"/>
          <w:color w:val="000000" w:themeColor="text1"/>
          <w:sz w:val="24"/>
          <w:szCs w:val="24"/>
          <w:lang w:eastAsia="fr-FR"/>
        </w:rPr>
        <w:t xml:space="preserve"> de LANDWORM</w:t>
      </w:r>
      <w:r w:rsidRPr="00F83E18" w:rsidR="00EC048D">
        <w:rPr>
          <w:rFonts w:eastAsia="Times New Roman" w:cstheme="minorHAnsi"/>
          <w:b/>
          <w:bCs/>
          <w:color w:val="000000" w:themeColor="text1"/>
          <w:sz w:val="24"/>
          <w:szCs w:val="24"/>
          <w:lang w:eastAsia="fr-FR"/>
        </w:rPr>
        <w:t xml:space="preserve"> </w:t>
      </w:r>
    </w:p>
    <w:p w:rsidRPr="00F83E18" w:rsidR="5AD0818B" w:rsidP="00381372" w:rsidRDefault="00103C4D" w14:paraId="44DB4130" w14:textId="735C1132">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w:t>
      </w:r>
      <w:r>
        <w:rPr>
          <w:rFonts w:eastAsia="Times New Roman" w:cstheme="minorHAnsi"/>
          <w:color w:val="000000" w:themeColor="text1"/>
          <w:lang w:eastAsia="fr-FR"/>
        </w:rPr>
        <w:t xml:space="preserve">&gt; </w:t>
      </w:r>
      <w:r w:rsidR="00C159EB">
        <w:rPr>
          <w:rFonts w:eastAsia="Times New Roman" w:cstheme="minorHAnsi"/>
          <w:color w:val="000000" w:themeColor="text1"/>
          <w:sz w:val="24"/>
          <w:szCs w:val="24"/>
          <w:lang w:eastAsia="fr-FR"/>
        </w:rPr>
        <w:t>taux de complétion</w:t>
      </w:r>
      <w:r w:rsidRPr="00F83E18" w:rsidR="5AD0818B">
        <w:rPr>
          <w:rFonts w:eastAsia="Times New Roman" w:cstheme="minorHAnsi"/>
          <w:color w:val="000000" w:themeColor="text1"/>
          <w:sz w:val="24"/>
          <w:szCs w:val="24"/>
          <w:lang w:eastAsia="fr-FR"/>
        </w:rPr>
        <w:t xml:space="preserve"> des données</w:t>
      </w:r>
      <w:r>
        <w:rPr>
          <w:rFonts w:eastAsia="Times New Roman" w:cstheme="minorHAnsi"/>
          <w:color w:val="000000" w:themeColor="text1"/>
          <w:sz w:val="24"/>
          <w:szCs w:val="24"/>
          <w:lang w:eastAsia="fr-FR"/>
        </w:rPr>
        <w:t> ;</w:t>
      </w:r>
    </w:p>
    <w:p w:rsidRPr="00F83E18" w:rsidR="00381372" w:rsidP="00381372" w:rsidRDefault="00EB5E89" w14:paraId="6C5A9F9D" w14:textId="126ED5CF">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gt;</w:t>
      </w:r>
      <w:r w:rsidRPr="00F83E18" w:rsidR="00B33329">
        <w:rPr>
          <w:rFonts w:eastAsia="Times New Roman" w:cstheme="minorHAnsi"/>
          <w:color w:val="000000" w:themeColor="text1"/>
          <w:sz w:val="24"/>
          <w:szCs w:val="24"/>
          <w:lang w:eastAsia="fr-FR"/>
        </w:rPr>
        <w:t xml:space="preserve"> </w:t>
      </w:r>
      <w:r w:rsidRPr="00F83E18" w:rsidR="00FF7A08">
        <w:rPr>
          <w:rFonts w:eastAsia="Times New Roman" w:cstheme="minorHAnsi"/>
          <w:color w:val="000000" w:themeColor="text1"/>
          <w:sz w:val="24"/>
          <w:szCs w:val="24"/>
          <w:lang w:eastAsia="fr-FR"/>
        </w:rPr>
        <w:t>exp</w:t>
      </w:r>
      <w:r w:rsidRPr="00F83E18" w:rsidR="008E3873">
        <w:rPr>
          <w:rFonts w:eastAsia="Times New Roman" w:cstheme="minorHAnsi"/>
          <w:color w:val="000000" w:themeColor="text1"/>
          <w:sz w:val="24"/>
          <w:szCs w:val="24"/>
          <w:lang w:eastAsia="fr-FR"/>
        </w:rPr>
        <w:t>loration des variables quantitative</w:t>
      </w:r>
      <w:r w:rsidR="0022608F">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w:t>
      </w:r>
      <w:r w:rsidRPr="00F83E18" w:rsidR="00993359">
        <w:rPr>
          <w:rFonts w:eastAsia="Times New Roman" w:cstheme="minorHAnsi"/>
          <w:color w:val="000000" w:themeColor="text1"/>
          <w:sz w:val="24"/>
          <w:szCs w:val="24"/>
          <w:lang w:eastAsia="fr-FR"/>
        </w:rPr>
        <w:t>dispersion</w:t>
      </w:r>
      <w:r w:rsidRPr="00F83E18">
        <w:rPr>
          <w:rFonts w:eastAsia="Times New Roman" w:cstheme="minorHAnsi"/>
          <w:color w:val="000000" w:themeColor="text1"/>
          <w:sz w:val="24"/>
          <w:szCs w:val="24"/>
          <w:lang w:eastAsia="fr-FR"/>
        </w:rPr>
        <w:t>, graphe,</w:t>
      </w:r>
      <w:r w:rsidRPr="00F83E18" w:rsidR="009B03AD">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 )</w:t>
      </w:r>
      <w:r w:rsidRPr="00F83E18" w:rsidR="00A10F5D">
        <w:rPr>
          <w:rFonts w:eastAsia="Times New Roman" w:cstheme="minorHAnsi"/>
          <w:color w:val="000000" w:themeColor="text1"/>
          <w:sz w:val="24"/>
          <w:szCs w:val="24"/>
          <w:lang w:eastAsia="fr-FR"/>
        </w:rPr>
        <w:t> ;</w:t>
      </w:r>
    </w:p>
    <w:p w:rsidRPr="00F83E18" w:rsidR="00EB5E89" w:rsidP="00381372" w:rsidRDefault="00EB5E89" w14:paraId="603F87BD" w14:textId="299A264E">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Pr="00F83E18" w:rsidR="008E3873">
        <w:rPr>
          <w:rFonts w:eastAsia="Times New Roman" w:cstheme="minorHAnsi"/>
          <w:color w:val="000000" w:themeColor="text1"/>
          <w:sz w:val="24"/>
          <w:szCs w:val="24"/>
          <w:lang w:eastAsia="fr-FR"/>
        </w:rPr>
        <w:t xml:space="preserve">exploration </w:t>
      </w:r>
      <w:r w:rsidRPr="00F83E18">
        <w:rPr>
          <w:rFonts w:eastAsia="Times New Roman" w:cstheme="minorHAnsi"/>
          <w:color w:val="000000" w:themeColor="text1"/>
          <w:sz w:val="24"/>
          <w:szCs w:val="24"/>
          <w:lang w:eastAsia="fr-FR"/>
        </w:rPr>
        <w:t xml:space="preserve">des </w:t>
      </w:r>
      <w:r w:rsidRPr="00F83E18" w:rsidR="008E3873">
        <w:rPr>
          <w:rFonts w:eastAsia="Times New Roman" w:cstheme="minorHAnsi"/>
          <w:color w:val="000000" w:themeColor="text1"/>
          <w:sz w:val="24"/>
          <w:szCs w:val="24"/>
          <w:lang w:eastAsia="fr-FR"/>
        </w:rPr>
        <w:t>variables qualitat</w:t>
      </w:r>
      <w:r w:rsidRPr="00F83E18" w:rsidR="000D3DFA">
        <w:rPr>
          <w:rFonts w:eastAsia="Times New Roman" w:cstheme="minorHAnsi"/>
          <w:color w:val="000000" w:themeColor="text1"/>
          <w:sz w:val="24"/>
          <w:szCs w:val="24"/>
          <w:lang w:eastAsia="fr-FR"/>
        </w:rPr>
        <w:t xml:space="preserve">ives </w:t>
      </w:r>
      <w:r w:rsidRPr="00F83E18">
        <w:rPr>
          <w:rFonts w:eastAsia="Times New Roman" w:cstheme="minorHAnsi"/>
          <w:color w:val="000000" w:themeColor="text1"/>
          <w:sz w:val="24"/>
          <w:szCs w:val="24"/>
          <w:lang w:eastAsia="fr-FR"/>
        </w:rPr>
        <w:t>(</w:t>
      </w:r>
      <w:r w:rsidRPr="00F83E18" w:rsidR="009B03AD">
        <w:rPr>
          <w:rFonts w:eastAsia="Times New Roman" w:cstheme="minorHAnsi"/>
          <w:color w:val="000000" w:themeColor="text1"/>
          <w:sz w:val="24"/>
          <w:szCs w:val="24"/>
          <w:lang w:eastAsia="fr-FR"/>
        </w:rPr>
        <w:t>nombre, box plot, …</w:t>
      </w:r>
      <w:r w:rsidRPr="00F83E18" w:rsidR="00993359">
        <w:rPr>
          <w:rFonts w:eastAsia="Times New Roman" w:cstheme="minorHAnsi"/>
          <w:color w:val="000000" w:themeColor="text1"/>
          <w:sz w:val="24"/>
          <w:szCs w:val="24"/>
          <w:lang w:eastAsia="fr-FR"/>
        </w:rPr>
        <w:t xml:space="preserve"> )</w:t>
      </w:r>
      <w:r w:rsidRPr="00F83E18" w:rsidR="00A10F5D">
        <w:rPr>
          <w:rFonts w:eastAsia="Times New Roman" w:cstheme="minorHAnsi"/>
          <w:color w:val="000000" w:themeColor="text1"/>
          <w:sz w:val="24"/>
          <w:szCs w:val="24"/>
          <w:lang w:eastAsia="fr-FR"/>
        </w:rPr>
        <w:t> ;</w:t>
      </w:r>
    </w:p>
    <w:p w:rsidR="00BC2914" w:rsidP="00381372" w:rsidRDefault="00BC2914" w14:paraId="4DBD20E1" w14:textId="3FF1F67F">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103C4D">
        <w:rPr>
          <w:rFonts w:eastAsia="Times New Roman" w:cstheme="minorHAnsi"/>
          <w:color w:val="000000" w:themeColor="text1"/>
          <w:sz w:val="24"/>
          <w:szCs w:val="24"/>
          <w:lang w:eastAsia="fr-FR"/>
        </w:rPr>
        <w:t>n</w:t>
      </w:r>
      <w:r w:rsidRPr="00F83E18">
        <w:rPr>
          <w:rFonts w:eastAsia="Times New Roman" w:cstheme="minorHAnsi"/>
          <w:color w:val="000000" w:themeColor="text1"/>
          <w:sz w:val="24"/>
          <w:szCs w:val="24"/>
          <w:lang w:eastAsia="fr-FR"/>
        </w:rPr>
        <w:t>ettoyage</w:t>
      </w:r>
      <w:r w:rsidRPr="00F83E18" w:rsidR="00A10F5D">
        <w:rPr>
          <w:rFonts w:eastAsia="Times New Roman" w:cstheme="minorHAnsi"/>
          <w:color w:val="000000" w:themeColor="text1"/>
          <w:sz w:val="24"/>
          <w:szCs w:val="24"/>
          <w:lang w:eastAsia="fr-FR"/>
        </w:rPr>
        <w:t> ;</w:t>
      </w:r>
    </w:p>
    <w:p w:rsidR="00526262" w:rsidP="00526262" w:rsidRDefault="00526262" w14:paraId="48BF9F5A" w14:textId="2F96C776">
      <w:pPr>
        <w:spacing w:after="0" w:line="240" w:lineRule="auto"/>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 </w:t>
      </w:r>
      <w:r w:rsidRPr="00A045E6">
        <w:rPr>
          <w:rFonts w:eastAsia="Times New Roman" w:cstheme="minorHAnsi"/>
          <w:color w:val="000000" w:themeColor="text1"/>
          <w:sz w:val="24"/>
          <w:szCs w:val="24"/>
          <w:lang w:eastAsia="fr-FR"/>
        </w:rPr>
        <w:t xml:space="preserve">Utilisation de base de données externe pour compléter la </w:t>
      </w:r>
      <w:r w:rsidR="005863A9">
        <w:rPr>
          <w:rFonts w:eastAsia="Times New Roman" w:cstheme="minorHAnsi"/>
          <w:color w:val="000000" w:themeColor="text1"/>
          <w:sz w:val="24"/>
          <w:szCs w:val="24"/>
          <w:lang w:eastAsia="fr-FR"/>
        </w:rPr>
        <w:t>BDD</w:t>
      </w:r>
      <w:r w:rsidRPr="00A045E6">
        <w:rPr>
          <w:rFonts w:eastAsia="Times New Roman" w:cstheme="minorHAnsi"/>
          <w:color w:val="000000" w:themeColor="text1"/>
          <w:sz w:val="24"/>
          <w:szCs w:val="24"/>
          <w:lang w:eastAsia="fr-FR"/>
        </w:rPr>
        <w:t xml:space="preserve"> LANDWORM</w:t>
      </w:r>
    </w:p>
    <w:p w:rsidRPr="00DA4F0D" w:rsidR="5AD0818B" w:rsidP="00DA4F0D" w:rsidRDefault="00DA4F0D" w14:paraId="14458359" w14:textId="49E9569D">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gt; </w:t>
      </w:r>
      <w:r w:rsidRPr="00DA4F0D">
        <w:rPr>
          <w:rFonts w:eastAsia="Times New Roman" w:cstheme="minorHAnsi"/>
          <w:color w:val="000000" w:themeColor="text1"/>
          <w:sz w:val="24"/>
          <w:szCs w:val="24"/>
          <w:lang w:eastAsia="fr-FR"/>
        </w:rPr>
        <w:t>sélection d’une série de variable explicatives « pertinentes »</w:t>
      </w:r>
      <w:r w:rsidR="00411EB0">
        <w:rPr>
          <w:rFonts w:eastAsia="Times New Roman" w:cstheme="minorHAnsi"/>
          <w:color w:val="000000" w:themeColor="text1"/>
          <w:sz w:val="24"/>
          <w:szCs w:val="24"/>
          <w:lang w:eastAsia="fr-FR"/>
        </w:rPr>
        <w:t> ;</w:t>
      </w:r>
    </w:p>
    <w:p w:rsidRPr="00F83E18" w:rsidR="00BD64A5" w:rsidP="00940D61" w:rsidRDefault="00940D61" w14:paraId="45918E3F" w14:textId="24B3DEAA">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Pr="00F83E18" w:rsidR="00BD64A5">
        <w:rPr>
          <w:rFonts w:eastAsia="Times New Roman"/>
          <w:color w:val="000000" w:themeColor="text1"/>
          <w:sz w:val="24"/>
          <w:szCs w:val="24"/>
          <w:lang w:eastAsia="fr-FR"/>
        </w:rPr>
        <w:t>ACP, analyse de variance, …</w:t>
      </w:r>
      <w:r w:rsidRPr="00F83E18" w:rsidR="00A10F5D">
        <w:rPr>
          <w:rFonts w:eastAsia="Times New Roman"/>
          <w:color w:val="000000" w:themeColor="text1"/>
          <w:sz w:val="24"/>
          <w:szCs w:val="24"/>
          <w:lang w:eastAsia="fr-FR"/>
        </w:rPr>
        <w:t> ;</w:t>
      </w:r>
      <w:r w:rsidRPr="00F83E18" w:rsidR="00BD64A5">
        <w:rPr>
          <w:rFonts w:eastAsia="Times New Roman"/>
          <w:color w:val="000000" w:themeColor="text1"/>
          <w:sz w:val="24"/>
          <w:szCs w:val="24"/>
          <w:lang w:eastAsia="fr-FR"/>
        </w:rPr>
        <w:t xml:space="preserve"> </w:t>
      </w:r>
    </w:p>
    <w:p w:rsidRPr="00F83E18" w:rsidR="00A10F5D" w:rsidP="00940D61" w:rsidRDefault="00940D61" w14:paraId="010C88AC" w14:textId="6A18DB8C">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à</w:t>
      </w:r>
      <w:r w:rsidRPr="00F83E18" w:rsidR="5AD0818B">
        <w:rPr>
          <w:rFonts w:eastAsia="Times New Roman"/>
          <w:color w:val="000000" w:themeColor="text1"/>
          <w:sz w:val="24"/>
          <w:szCs w:val="24"/>
          <w:lang w:eastAsia="fr-FR"/>
        </w:rPr>
        <w:t xml:space="preserve"> dire d’experts</w:t>
      </w:r>
      <w:r w:rsidRPr="00F83E18" w:rsidR="00333DA5">
        <w:rPr>
          <w:rFonts w:eastAsia="Times New Roman"/>
          <w:color w:val="000000" w:themeColor="text1"/>
          <w:sz w:val="24"/>
          <w:szCs w:val="24"/>
          <w:lang w:eastAsia="fr-FR"/>
        </w:rPr>
        <w:t xml:space="preserve"> </w:t>
      </w:r>
      <w:r w:rsidRPr="00F83E18" w:rsidR="00A10F5D">
        <w:rPr>
          <w:rFonts w:eastAsia="Times New Roman"/>
          <w:color w:val="000000" w:themeColor="text1"/>
          <w:sz w:val="24"/>
          <w:szCs w:val="24"/>
          <w:lang w:eastAsia="fr-FR"/>
        </w:rPr>
        <w:t>;</w:t>
      </w:r>
    </w:p>
    <w:p w:rsidRPr="00F83E18" w:rsidR="00A957DF" w:rsidP="00940D61" w:rsidRDefault="00940D61" w14:paraId="61139AB8" w14:textId="09AC29BA">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s</w:t>
      </w:r>
      <w:r w:rsidRPr="00F83E18" w:rsidR="17C2F685">
        <w:rPr>
          <w:rFonts w:eastAsia="Times New Roman"/>
          <w:color w:val="000000" w:themeColor="text1"/>
          <w:sz w:val="24"/>
          <w:szCs w:val="24"/>
          <w:lang w:eastAsia="fr-FR"/>
        </w:rPr>
        <w:t>elon</w:t>
      </w:r>
      <w:r w:rsidRPr="00F83E18" w:rsidR="5AD0818B">
        <w:rPr>
          <w:rFonts w:eastAsia="Times New Roman"/>
          <w:color w:val="000000" w:themeColor="text1"/>
          <w:sz w:val="24"/>
          <w:szCs w:val="24"/>
          <w:lang w:eastAsia="fr-FR"/>
        </w:rPr>
        <w:t xml:space="preserve"> la bibliographie</w:t>
      </w:r>
      <w:r w:rsidRPr="00F83E18" w:rsidR="00A10F5D">
        <w:rPr>
          <w:rFonts w:eastAsia="Times New Roman"/>
          <w:color w:val="000000" w:themeColor="text1"/>
          <w:sz w:val="24"/>
          <w:szCs w:val="24"/>
          <w:lang w:eastAsia="fr-FR"/>
        </w:rPr>
        <w:t> ;</w:t>
      </w:r>
    </w:p>
    <w:p w:rsidRPr="00F83E18" w:rsidR="007411D6" w:rsidP="00D06B6B" w:rsidRDefault="007411D6" w14:paraId="56D01D76" w14:textId="77777777">
      <w:pPr>
        <w:spacing w:after="0" w:line="240" w:lineRule="auto"/>
        <w:jc w:val="both"/>
        <w:rPr>
          <w:rFonts w:eastAsia="Times New Roman" w:cstheme="minorHAnsi"/>
          <w:b/>
          <w:bCs/>
          <w:color w:val="000000" w:themeColor="text1"/>
          <w:sz w:val="24"/>
          <w:szCs w:val="24"/>
          <w:lang w:eastAsia="fr-FR"/>
        </w:rPr>
      </w:pPr>
    </w:p>
    <w:p w:rsidRPr="00F83E18" w:rsidR="00A957DF" w:rsidP="00A957DF" w:rsidRDefault="00583678" w14:paraId="13EDC378" w14:textId="1D93F5E3">
      <w:pPr>
        <w:spacing w:after="0" w:line="240" w:lineRule="auto"/>
        <w:ind w:left="-2" w:hanging="2"/>
        <w:jc w:val="both"/>
        <w:rPr>
          <w:rFonts w:eastAsia="Times New Roman" w:cstheme="minorHAnsi"/>
          <w:sz w:val="24"/>
          <w:szCs w:val="24"/>
          <w:lang w:eastAsia="fr-FR"/>
        </w:rPr>
      </w:pPr>
      <w:r>
        <w:rPr>
          <w:rFonts w:eastAsia="Times New Roman" w:cstheme="minorHAnsi"/>
          <w:b/>
          <w:bCs/>
          <w:color w:val="000000" w:themeColor="text1"/>
          <w:sz w:val="24"/>
          <w:szCs w:val="24"/>
          <w:lang w:eastAsia="fr-FR"/>
        </w:rPr>
        <w:t xml:space="preserve">Du 16 au 28 </w:t>
      </w:r>
      <w:r w:rsidR="002C7FB7">
        <w:rPr>
          <w:rFonts w:eastAsia="Times New Roman" w:cstheme="minorHAnsi"/>
          <w:b/>
          <w:bCs/>
          <w:color w:val="000000" w:themeColor="text1"/>
          <w:sz w:val="24"/>
          <w:szCs w:val="24"/>
          <w:lang w:eastAsia="fr-FR"/>
        </w:rPr>
        <w:t>février</w:t>
      </w:r>
      <w:r w:rsidR="0022608F">
        <w:rPr>
          <w:rFonts w:eastAsia="Times New Roman" w:cstheme="minorHAnsi"/>
          <w:b/>
          <w:bCs/>
          <w:color w:val="000000" w:themeColor="text1"/>
          <w:sz w:val="24"/>
          <w:szCs w:val="24"/>
          <w:lang w:eastAsia="fr-FR"/>
        </w:rPr>
        <w:t xml:space="preserve"> </w:t>
      </w:r>
      <w:r w:rsidRPr="00F83E18" w:rsidR="00A957DF">
        <w:rPr>
          <w:rFonts w:eastAsia="Times New Roman" w:cstheme="minorHAnsi"/>
          <w:b/>
          <w:bCs/>
          <w:color w:val="000000" w:themeColor="text1"/>
          <w:sz w:val="24"/>
          <w:szCs w:val="24"/>
          <w:lang w:eastAsia="fr-FR"/>
        </w:rPr>
        <w:t>:</w:t>
      </w:r>
      <w:r w:rsidRPr="00F83E18" w:rsidR="00A957DF">
        <w:rPr>
          <w:rFonts w:eastAsia="Times New Roman" w:cstheme="minorHAnsi"/>
          <w:color w:val="000000" w:themeColor="text1"/>
          <w:sz w:val="24"/>
          <w:szCs w:val="24"/>
          <w:lang w:eastAsia="fr-FR"/>
        </w:rPr>
        <w:t xml:space="preserve"> </w:t>
      </w:r>
      <w:r w:rsidRPr="00F83E18" w:rsidR="006D6778">
        <w:rPr>
          <w:rFonts w:eastAsia="Times New Roman" w:cstheme="minorHAnsi"/>
          <w:color w:val="000000" w:themeColor="text1"/>
          <w:sz w:val="24"/>
          <w:szCs w:val="24"/>
          <w:lang w:eastAsia="fr-FR"/>
        </w:rPr>
        <w:t>M</w:t>
      </w:r>
      <w:r w:rsidRPr="00F83E18" w:rsidR="00A957DF">
        <w:rPr>
          <w:rFonts w:eastAsia="Times New Roman" w:cstheme="minorHAnsi"/>
          <w:color w:val="000000" w:themeColor="text1"/>
          <w:sz w:val="24"/>
          <w:szCs w:val="24"/>
          <w:lang w:eastAsia="fr-FR"/>
        </w:rPr>
        <w:t>odélisation avec le logiciel R, validation croisée</w:t>
      </w:r>
      <w:r w:rsidR="00302575">
        <w:rPr>
          <w:rFonts w:eastAsia="Times New Roman" w:cstheme="minorHAnsi"/>
          <w:color w:val="000000" w:themeColor="text1"/>
          <w:sz w:val="24"/>
          <w:szCs w:val="24"/>
          <w:lang w:eastAsia="fr-FR"/>
        </w:rPr>
        <w:t xml:space="preserve"> et </w:t>
      </w:r>
      <w:r w:rsidRPr="00F83E18" w:rsidR="00A957DF">
        <w:rPr>
          <w:rFonts w:eastAsia="Times New Roman" w:cstheme="minorHAnsi"/>
          <w:color w:val="000000" w:themeColor="text1"/>
          <w:sz w:val="24"/>
          <w:szCs w:val="24"/>
          <w:lang w:eastAsia="fr-FR"/>
        </w:rPr>
        <w:t>analyse de sensibilité / qualitative.</w:t>
      </w:r>
    </w:p>
    <w:p w:rsidRPr="00F83E18" w:rsidR="00A957DF" w:rsidP="00A957DF" w:rsidRDefault="00A957DF" w14:paraId="23708493" w14:textId="77777777">
      <w:pPr>
        <w:spacing w:after="0" w:line="240" w:lineRule="auto"/>
        <w:ind w:left="-2" w:hanging="2"/>
        <w:jc w:val="both"/>
        <w:rPr>
          <w:rFonts w:eastAsia="Times New Roman" w:cstheme="minorHAnsi"/>
          <w:color w:val="000000" w:themeColor="text1"/>
          <w:sz w:val="24"/>
          <w:szCs w:val="24"/>
          <w:lang w:eastAsia="fr-FR"/>
        </w:rPr>
      </w:pPr>
    </w:p>
    <w:p w:rsidR="00A957DF" w:rsidP="00A957DF" w:rsidRDefault="00302575" w14:paraId="2E9AB4CC" w14:textId="20F5B0E0">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 xml:space="preserve">Du </w:t>
      </w:r>
      <w:r w:rsidR="00963BFB">
        <w:rPr>
          <w:rFonts w:eastAsia="Times New Roman" w:cstheme="minorHAnsi"/>
          <w:b/>
          <w:bCs/>
          <w:color w:val="000000" w:themeColor="text1"/>
          <w:sz w:val="24"/>
          <w:szCs w:val="24"/>
          <w:lang w:eastAsia="fr-FR"/>
        </w:rPr>
        <w:t xml:space="preserve">01 au 15 mars </w:t>
      </w:r>
      <w:r w:rsidRPr="00F83E18" w:rsidR="00A957DF">
        <w:rPr>
          <w:rFonts w:eastAsia="Times New Roman" w:cstheme="minorHAnsi"/>
          <w:b/>
          <w:bCs/>
          <w:color w:val="000000" w:themeColor="text1"/>
          <w:sz w:val="24"/>
          <w:szCs w:val="24"/>
          <w:lang w:eastAsia="fr-FR"/>
        </w:rPr>
        <w:t xml:space="preserve">: </w:t>
      </w:r>
      <w:r w:rsidRPr="00F83E18" w:rsidR="006D6778">
        <w:rPr>
          <w:rFonts w:eastAsia="Times New Roman" w:cstheme="minorHAnsi"/>
          <w:color w:val="000000" w:themeColor="text1"/>
          <w:sz w:val="24"/>
          <w:szCs w:val="24"/>
          <w:lang w:eastAsia="fr-FR"/>
        </w:rPr>
        <w:t>V</w:t>
      </w:r>
      <w:r w:rsidRPr="00F83E18" w:rsidR="00A957DF">
        <w:rPr>
          <w:rFonts w:eastAsia="Times New Roman" w:cstheme="minorHAnsi"/>
          <w:color w:val="000000" w:themeColor="text1"/>
          <w:sz w:val="24"/>
          <w:szCs w:val="24"/>
          <w:lang w:eastAsia="fr-FR"/>
        </w:rPr>
        <w:t>alidation du modèle avec des données indépendantes.</w:t>
      </w:r>
      <w:r w:rsidR="00153264">
        <w:rPr>
          <w:rFonts w:eastAsia="Times New Roman" w:cstheme="minorHAnsi"/>
          <w:color w:val="000000" w:themeColor="text1"/>
          <w:sz w:val="24"/>
          <w:szCs w:val="24"/>
          <w:lang w:eastAsia="fr-FR"/>
        </w:rPr>
        <w:t xml:space="preserve"> Rédactions de matériels et méthodes.</w:t>
      </w:r>
    </w:p>
    <w:p w:rsidR="00BE30BB" w:rsidP="00A957DF" w:rsidRDefault="00BE30BB" w14:paraId="44E55184" w14:textId="77777777">
      <w:pPr>
        <w:spacing w:after="0" w:line="240" w:lineRule="auto"/>
        <w:ind w:left="-2" w:hanging="2"/>
        <w:jc w:val="both"/>
        <w:rPr>
          <w:rFonts w:eastAsia="Times New Roman" w:cstheme="minorHAnsi"/>
          <w:color w:val="000000" w:themeColor="text1"/>
          <w:sz w:val="24"/>
          <w:szCs w:val="24"/>
          <w:lang w:eastAsia="fr-FR"/>
        </w:rPr>
      </w:pPr>
    </w:p>
    <w:p w:rsidRPr="00F83E18" w:rsidR="00BE30BB" w:rsidP="00BE30BB" w:rsidRDefault="007E39C8" w14:paraId="1E191F58" w14:textId="67B0B4EE">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Du 16 au 30 mars</w:t>
      </w:r>
      <w:r w:rsidR="0072072D">
        <w:rPr>
          <w:rFonts w:eastAsia="Times New Roman" w:cstheme="minorHAnsi"/>
          <w:b/>
          <w:bCs/>
          <w:color w:val="000000" w:themeColor="text1"/>
          <w:sz w:val="24"/>
          <w:szCs w:val="24"/>
          <w:lang w:eastAsia="fr-FR"/>
        </w:rPr>
        <w:t xml:space="preserve"> </w:t>
      </w:r>
      <w:r w:rsidRPr="00F83E18" w:rsidR="00BE30BB">
        <w:rPr>
          <w:rFonts w:eastAsia="Times New Roman" w:cstheme="minorHAnsi"/>
          <w:b/>
          <w:bCs/>
          <w:color w:val="000000" w:themeColor="text1"/>
          <w:sz w:val="24"/>
          <w:szCs w:val="24"/>
          <w:lang w:eastAsia="fr-FR"/>
        </w:rPr>
        <w:t>:</w:t>
      </w:r>
      <w:r w:rsidRPr="00F83E18" w:rsidR="00BE30BB">
        <w:rPr>
          <w:rFonts w:eastAsia="Times New Roman" w:cstheme="minorHAnsi"/>
          <w:color w:val="000000" w:themeColor="text1"/>
          <w:sz w:val="24"/>
          <w:szCs w:val="24"/>
          <w:lang w:eastAsia="fr-FR"/>
        </w:rPr>
        <w:t xml:space="preserve"> </w:t>
      </w:r>
      <w:r w:rsidR="009F58E8">
        <w:rPr>
          <w:rFonts w:eastAsia="Times New Roman" w:cstheme="minorHAnsi"/>
          <w:color w:val="000000" w:themeColor="text1"/>
          <w:sz w:val="24"/>
          <w:szCs w:val="24"/>
          <w:lang w:eastAsia="fr-FR"/>
        </w:rPr>
        <w:t>Productions des graphiques et r</w:t>
      </w:r>
      <w:r w:rsidRPr="00F83E18" w:rsidR="00BE30BB">
        <w:rPr>
          <w:rFonts w:eastAsia="Times New Roman" w:cstheme="minorHAnsi"/>
          <w:color w:val="000000" w:themeColor="text1"/>
          <w:sz w:val="24"/>
          <w:szCs w:val="24"/>
          <w:lang w:eastAsia="fr-FR"/>
        </w:rPr>
        <w:t>édaction d</w:t>
      </w:r>
      <w:r>
        <w:rPr>
          <w:rFonts w:eastAsia="Times New Roman" w:cstheme="minorHAnsi"/>
          <w:color w:val="000000" w:themeColor="text1"/>
          <w:sz w:val="24"/>
          <w:szCs w:val="24"/>
          <w:lang w:eastAsia="fr-FR"/>
        </w:rPr>
        <w:t>es résultats</w:t>
      </w:r>
      <w:r w:rsidRPr="00F83E18" w:rsidR="00BE30BB">
        <w:rPr>
          <w:rFonts w:eastAsia="Times New Roman" w:cstheme="minorHAnsi"/>
          <w:color w:val="000000" w:themeColor="text1"/>
          <w:sz w:val="24"/>
          <w:szCs w:val="24"/>
          <w:lang w:eastAsia="fr-FR"/>
        </w:rPr>
        <w:t xml:space="preserve">. </w:t>
      </w:r>
    </w:p>
    <w:p w:rsidRPr="00F83E18" w:rsidR="00BE30BB" w:rsidP="00A957DF" w:rsidRDefault="00BE30BB" w14:paraId="22FEA553" w14:textId="77777777">
      <w:pPr>
        <w:spacing w:after="0" w:line="240" w:lineRule="auto"/>
        <w:ind w:left="-2" w:hanging="2"/>
        <w:jc w:val="both"/>
        <w:rPr>
          <w:rFonts w:eastAsia="Times New Roman" w:cstheme="minorHAnsi"/>
          <w:color w:val="000000" w:themeColor="text1"/>
          <w:sz w:val="24"/>
          <w:szCs w:val="24"/>
          <w:lang w:eastAsia="fr-FR"/>
        </w:rPr>
      </w:pPr>
    </w:p>
    <w:p w:rsidRPr="00F83E18" w:rsidR="00ED5C88" w:rsidP="00A957DF" w:rsidRDefault="00ED5C88" w14:paraId="1A07C4E8" w14:textId="77777777">
      <w:pPr>
        <w:spacing w:after="0" w:line="240" w:lineRule="auto"/>
        <w:ind w:left="-2" w:hanging="2"/>
        <w:jc w:val="both"/>
        <w:rPr>
          <w:rFonts w:eastAsia="Times New Roman" w:cstheme="minorHAnsi"/>
          <w:sz w:val="24"/>
          <w:szCs w:val="24"/>
          <w:lang w:eastAsia="fr-FR"/>
        </w:rPr>
      </w:pPr>
    </w:p>
    <w:p w:rsidR="00A13BC6" w:rsidP="00A13BC6" w:rsidRDefault="00A13BC6" w14:paraId="534A9B5A" w14:textId="77777777">
      <w:pPr>
        <w:spacing w:after="0" w:line="240" w:lineRule="auto"/>
        <w:ind w:left="-2" w:hanging="2"/>
        <w:jc w:val="both"/>
        <w:rPr>
          <w:rFonts w:eastAsia="Times New Roman" w:cstheme="minorHAnsi"/>
          <w:color w:val="000000" w:themeColor="text1"/>
          <w:sz w:val="24"/>
          <w:szCs w:val="24"/>
          <w:lang w:eastAsia="fr-FR"/>
        </w:rPr>
      </w:pPr>
      <w:r w:rsidRPr="00F83E18">
        <w:rPr>
          <w:rFonts w:eastAsia="Times New Roman" w:cstheme="minorHAnsi"/>
          <w:b/>
          <w:bCs/>
          <w:color w:val="000000" w:themeColor="text1"/>
          <w:sz w:val="24"/>
          <w:szCs w:val="24"/>
          <w:highlight w:val="yellow"/>
          <w:lang w:eastAsia="fr-FR"/>
        </w:rPr>
        <w:t xml:space="preserve">Etape </w:t>
      </w:r>
      <w:r>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 </w:t>
      </w:r>
      <w:r w:rsidRPr="00F83E18">
        <w:rPr>
          <w:rFonts w:eastAsia="Times New Roman" w:cstheme="minorHAnsi"/>
          <w:color w:val="000000" w:themeColor="text1"/>
          <w:sz w:val="24"/>
          <w:szCs w:val="24"/>
          <w:highlight w:val="yellow"/>
          <w:lang w:eastAsia="fr-FR"/>
        </w:rPr>
        <w:t>Cartographie avec QGIS et R ?.</w:t>
      </w:r>
      <w:r w:rsidRPr="00F83E18">
        <w:rPr>
          <w:rFonts w:eastAsia="Times New Roman" w:cstheme="minorHAnsi"/>
          <w:color w:val="000000" w:themeColor="text1"/>
          <w:sz w:val="24"/>
          <w:szCs w:val="24"/>
          <w:lang w:eastAsia="fr-FR"/>
        </w:rPr>
        <w:t xml:space="preserve"> </w:t>
      </w:r>
    </w:p>
    <w:p w:rsidRPr="00F83E18" w:rsidR="00A957DF" w:rsidP="009F58E8" w:rsidRDefault="00A957DF" w14:paraId="4BD22E04" w14:textId="77777777">
      <w:pPr>
        <w:spacing w:after="0" w:line="240" w:lineRule="auto"/>
        <w:jc w:val="both"/>
        <w:rPr>
          <w:rFonts w:eastAsia="Times New Roman" w:cstheme="minorHAnsi"/>
          <w:color w:val="000000" w:themeColor="text1"/>
          <w:sz w:val="24"/>
          <w:szCs w:val="24"/>
          <w:lang w:eastAsia="fr-FR"/>
        </w:rPr>
      </w:pPr>
    </w:p>
    <w:p w:rsidRPr="00F83E18" w:rsidR="00C12C55" w:rsidRDefault="00C12C55" w14:paraId="3EFDFAA8" w14:textId="680C5FAD">
      <w:pPr>
        <w:rPr>
          <w:rFonts w:cstheme="minorHAnsi"/>
          <w:sz w:val="24"/>
          <w:szCs w:val="24"/>
        </w:rPr>
      </w:pPr>
      <w:r w:rsidRPr="00F83E18">
        <w:rPr>
          <w:rFonts w:cstheme="minorHAnsi"/>
          <w:sz w:val="24"/>
          <w:szCs w:val="24"/>
        </w:rPr>
        <w:br w:type="page"/>
      </w:r>
    </w:p>
    <w:p w:rsidRPr="00F83E18" w:rsidR="004D5F5E" w:rsidP="00C12C55" w:rsidRDefault="004D5F5E" w14:paraId="74B46291" w14:textId="0B9C5393">
      <w:pPr>
        <w:pStyle w:val="Bibliographie"/>
        <w:rPr>
          <w:rFonts w:cstheme="minorHAnsi"/>
          <w:b/>
          <w:bCs/>
          <w:sz w:val="24"/>
          <w:szCs w:val="24"/>
        </w:rPr>
      </w:pPr>
      <w:r w:rsidRPr="00F83E18">
        <w:rPr>
          <w:rFonts w:cstheme="minorHAnsi"/>
          <w:b/>
          <w:bCs/>
          <w:sz w:val="24"/>
          <w:szCs w:val="24"/>
        </w:rPr>
        <w:lastRenderedPageBreak/>
        <w:t>Bibliographie</w:t>
      </w:r>
    </w:p>
    <w:p w:rsidRPr="00F83E18" w:rsidR="00F3728D" w:rsidP="00F3728D" w:rsidRDefault="00F3728D" w14:paraId="28508B1E" w14:textId="77777777">
      <w:pPr>
        <w:rPr>
          <w:sz w:val="10"/>
          <w:szCs w:val="10"/>
        </w:rPr>
      </w:pPr>
    </w:p>
    <w:p w:rsidRPr="008067F7" w:rsidR="00DC477B" w:rsidP="00DC477B" w:rsidRDefault="00C12C55" w14:paraId="6B9CED97" w14:textId="77777777">
      <w:pPr>
        <w:pStyle w:val="Bibliographie"/>
        <w:rPr>
          <w:rFonts w:ascii="Calibri" w:hAnsi="Calibri" w:cs="Calibri"/>
          <w:kern w:val="0"/>
          <w:sz w:val="24"/>
          <w:szCs w:val="24"/>
          <w:lang w:val="en-US"/>
        </w:rPr>
      </w:pPr>
      <w:r w:rsidRPr="00F83E18">
        <w:fldChar w:fldCharType="begin"/>
      </w:r>
      <w:r w:rsidRPr="00D33F5E" w:rsidR="004A008B">
        <w:instrText xml:space="preserve"> ADDIN ZOTERO_BIBL {"uncited":[],"omitted":[],"custom":[[["http://zotero.org/users/7119014/items/TLDEJM6M"],"Phillips, H.R.P., Guerra, C.A., Bartz, M.L.C., Briones, M.J.I., Brown, G., Crowther, T.W., Ferlian, O., Gongalsky, K.B., van den Hoogen, J., Krebs, J., Orgiazzi, A., Routh, D., Schwarz, B., Bach, E.M., Bennett, J.M., Brose, U., Deca\\uc0\\u235{}ns, T., K\\uc0\\u246{}nig-Ries, B., Loreau, M., Mathieu, J., \\uc0\\u8230{}, Eisenhauer, N., 2019. Global distribution of earthworm diversity. Science 366, 480\\uc0\\u8211{}485. https://doi.org/10.1126/science.aax4851"]]} CSL_BIBLIOGRAPHY </w:instrText>
      </w:r>
      <w:r w:rsidRPr="00F83E18">
        <w:fldChar w:fldCharType="separate"/>
      </w:r>
      <w:r w:rsidRPr="00D33F5E" w:rsidR="00DC477B">
        <w:rPr>
          <w:rFonts w:ascii="Calibri" w:hAnsi="Calibri" w:cs="Calibri"/>
          <w:kern w:val="0"/>
          <w:sz w:val="24"/>
          <w:szCs w:val="24"/>
        </w:rPr>
        <w:t xml:space="preserve">Babu Ojha, R., Devkota, D., 2014. </w:t>
      </w:r>
      <w:r w:rsidRPr="008067F7" w:rsidR="00DC477B">
        <w:rPr>
          <w:rFonts w:ascii="Calibri" w:hAnsi="Calibri" w:cs="Calibri"/>
          <w:kern w:val="0"/>
          <w:sz w:val="24"/>
          <w:szCs w:val="24"/>
          <w:lang w:val="en-US"/>
        </w:rPr>
        <w:t>Earthworms: “Soil and Ecosystem Engineers” – a Review. World J. Agric. Res. 2, 257–260. https://doi.org/10.12691/wjar-2-6-1</w:t>
      </w:r>
    </w:p>
    <w:p w:rsidRPr="008067F7" w:rsidR="00DC477B" w:rsidP="00DC477B" w:rsidRDefault="00DC477B" w14:paraId="7E53AEF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ai, Z., Caspari, T., Gonzalez, M.R., Batjes, N.H., Mäder, P., Bünemann, E.K., de Goede, R., Brussaard, L., Xu, M., Ferreira, C.S.S., Reintam, E., Fan, H., Mihelič, R., Glavan, M., Tóth, Z., 2018. Effects of agricultural management practices on soil quality: A review of long-term experiments for Europe and China. Agric. Ecosyst. Environ. 265, 1–7. https://doi.org/10.1016/j.agee.2018.05.028</w:t>
      </w:r>
    </w:p>
    <w:p w:rsidRPr="008067F7" w:rsidR="00DC477B" w:rsidP="00DC477B" w:rsidRDefault="00DC477B" w14:paraId="6B6C3655"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ardgett, R.D., Van der Putten, W.H., 2014. Belowground biodiversity and ecosystem functioning. Nature 515, 505–511. https://doi.org/10.1038/nature13855</w:t>
      </w:r>
    </w:p>
    <w:p w:rsidRPr="008067F7" w:rsidR="00DC477B" w:rsidP="00DC477B" w:rsidRDefault="00DC477B" w14:paraId="316D5DC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ertrand, M., Barot, S., Blouin, M., Whalen, J., de Oliveira, T., Roger-Estrade, J., 2015. Earthworm services for cropping systems. A review. Agron. Sustain. Dev. 35, 553–567. https://doi.org/10.1007/s13593-014-0269-7</w:t>
      </w:r>
    </w:p>
    <w:p w:rsidRPr="00DC477B" w:rsidR="00DC477B" w:rsidP="00DC477B" w:rsidRDefault="00DC477B" w14:paraId="4BB381B8" w14:textId="77777777">
      <w:pPr>
        <w:pStyle w:val="Bibliographie"/>
        <w:rPr>
          <w:rFonts w:ascii="Calibri" w:hAnsi="Calibri" w:cs="Calibri"/>
          <w:kern w:val="0"/>
          <w:sz w:val="24"/>
          <w:szCs w:val="24"/>
        </w:rPr>
      </w:pPr>
      <w:r w:rsidRPr="008067F7">
        <w:rPr>
          <w:rFonts w:ascii="Calibri" w:hAnsi="Calibri" w:cs="Calibri"/>
          <w:kern w:val="0"/>
          <w:sz w:val="24"/>
          <w:szCs w:val="24"/>
          <w:lang w:val="en-US"/>
        </w:rPr>
        <w:t xml:space="preserve">Blouin, M., Hodson, M.E., Delgado, E.A., Baker, G., Brussaard, L., Butt, K.R., Dai, J., Dendooven, L., Peres, G., Tondoh, J.E., Cluzeau, D., Brun, J.-J., 2013. A review of earthworm impact on soil function and ecosystem services: Earthworm impact on ecosystem services. </w:t>
      </w:r>
      <w:r w:rsidRPr="00DC477B">
        <w:rPr>
          <w:rFonts w:ascii="Calibri" w:hAnsi="Calibri" w:cs="Calibri"/>
          <w:kern w:val="0"/>
          <w:sz w:val="24"/>
          <w:szCs w:val="24"/>
        </w:rPr>
        <w:t>Eur. J. Soil Sci. 64, 161–182. https://doi.org/10.1111/ejss.12025</w:t>
      </w:r>
    </w:p>
    <w:p w:rsidRPr="008067F7" w:rsidR="00DC477B" w:rsidP="00DC477B" w:rsidRDefault="00DC477B" w14:paraId="4084554C" w14:textId="77777777">
      <w:pPr>
        <w:pStyle w:val="Bibliographie"/>
        <w:rPr>
          <w:rFonts w:ascii="Calibri" w:hAnsi="Calibri" w:cs="Calibri"/>
          <w:kern w:val="0"/>
          <w:sz w:val="24"/>
          <w:szCs w:val="24"/>
          <w:lang w:val="en-US"/>
        </w:rPr>
      </w:pPr>
      <w:r w:rsidRPr="00DC477B">
        <w:rPr>
          <w:rFonts w:ascii="Calibri" w:hAnsi="Calibri" w:cs="Calibri"/>
          <w:kern w:val="0"/>
          <w:sz w:val="24"/>
          <w:szCs w:val="24"/>
        </w:rPr>
        <w:t xml:space="preserve">Bouché, M.B., 1972. Lombriciens de France. Ecologie et systématique. </w:t>
      </w:r>
      <w:r w:rsidRPr="008067F7">
        <w:rPr>
          <w:rFonts w:ascii="Calibri" w:hAnsi="Calibri" w:cs="Calibri"/>
          <w:kern w:val="0"/>
          <w:sz w:val="24"/>
          <w:szCs w:val="24"/>
          <w:lang w:val="en-US"/>
        </w:rPr>
        <w:t>INRA Editions.</w:t>
      </w:r>
    </w:p>
    <w:p w:rsidRPr="008067F7" w:rsidR="00DC477B" w:rsidP="00DC477B" w:rsidRDefault="00DC477B" w14:paraId="2FC91C3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apowiez, Y., Sammartino, S., Michel, E., 2014. Burrow systems of endogeic earthworms: Effects of earthworm abundance and consequences for soil water infiltration. Pedobiologia 57, 303–309. https://doi.org/10.1016/j.pedobi.2014.04.001</w:t>
      </w:r>
    </w:p>
    <w:p w:rsidRPr="008067F7" w:rsidR="00DC477B" w:rsidP="00DC477B" w:rsidRDefault="00DC477B" w14:paraId="514BB75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rsidRPr="008067F7" w:rsidR="00DC477B" w:rsidP="00DC477B" w:rsidRDefault="00DC477B" w14:paraId="60C4F372"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rsidRPr="008067F7" w:rsidR="00DC477B" w:rsidP="00DC477B" w:rsidRDefault="00DC477B" w14:paraId="7EBC45C2"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rsidRPr="008067F7" w:rsidR="00DC477B" w:rsidP="00DC477B" w:rsidRDefault="00DC477B" w14:paraId="17CD3284" w14:textId="77777777">
      <w:pPr>
        <w:pStyle w:val="Bibliographie"/>
        <w:rPr>
          <w:rFonts w:ascii="Calibri" w:hAnsi="Calibri" w:cs="Calibri"/>
          <w:kern w:val="0"/>
          <w:sz w:val="24"/>
          <w:szCs w:val="24"/>
          <w:lang w:val="de-DE"/>
        </w:rPr>
      </w:pPr>
      <w:r w:rsidRPr="008067F7">
        <w:rPr>
          <w:rFonts w:ascii="Calibri" w:hAnsi="Calibri" w:cs="Calibri"/>
          <w:kern w:val="0"/>
          <w:sz w:val="24"/>
          <w:szCs w:val="24"/>
          <w:lang w:val="en-US"/>
        </w:rPr>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incidence and abundance across European forests. Soil Biol. </w:t>
      </w:r>
      <w:r w:rsidRPr="008067F7">
        <w:rPr>
          <w:rFonts w:ascii="Calibri" w:hAnsi="Calibri" w:cs="Calibri"/>
          <w:kern w:val="0"/>
          <w:sz w:val="24"/>
          <w:szCs w:val="24"/>
          <w:lang w:val="de-DE"/>
        </w:rPr>
        <w:t>Biochem. 99, 167–178. https://doi.org/10.1016/j.soilbio.2016.05.003</w:t>
      </w:r>
    </w:p>
    <w:p w:rsidRPr="008067F7" w:rsidR="00DC477B" w:rsidP="00DC477B" w:rsidRDefault="00DC477B" w14:paraId="3617C25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Elith, J., Leathwick, J.R., 2009. </w:t>
      </w:r>
      <w:r w:rsidRPr="008067F7">
        <w:rPr>
          <w:rFonts w:ascii="Calibri" w:hAnsi="Calibri" w:cs="Calibri"/>
          <w:kern w:val="0"/>
          <w:sz w:val="24"/>
          <w:szCs w:val="24"/>
          <w:lang w:val="en-US"/>
        </w:rPr>
        <w:t>Species Distribution Models: Ecological Explanation and Prediction Across Space and Time. Annu. Rev. Ecol. Evol. Syst. 40, 677–697. https://doi.org/10.1146/annurev.ecolsys.110308.120159</w:t>
      </w:r>
    </w:p>
    <w:p w:rsidRPr="008067F7" w:rsidR="00DC477B" w:rsidP="00DC477B" w:rsidRDefault="00DC477B" w14:paraId="4887CCB6"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FAO, I., 2020. State of knowledge of soil biodiversity – Status, challenges and potentialities. Summary for policy makers.</w:t>
      </w:r>
    </w:p>
    <w:p w:rsidRPr="008067F7" w:rsidR="00DC477B" w:rsidP="00DC477B" w:rsidRDefault="00DC477B" w14:paraId="1CC5500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Fourcade, Y., Vercauteren, M., 2022. Predicted changes in the functional structure of earthworm assemblages in France driven by climate change. Divers. Distrib. 28, 1050–1066. https://doi.org/10.1111/ddi.13505</w:t>
      </w:r>
    </w:p>
    <w:p w:rsidRPr="008067F7" w:rsidR="00DC477B" w:rsidP="00DC477B" w:rsidRDefault="00DC477B" w14:paraId="589C550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Friedman, J.H., 2001. Greedy function approximation: A gradient boosting machine. Ann. Stat. 29, 1189–1232. https://doi.org/10.1214/aos/1013203451</w:t>
      </w:r>
    </w:p>
    <w:p w:rsidRPr="008067F7" w:rsidR="00DC477B" w:rsidP="00DC477B" w:rsidRDefault="00DC477B" w14:paraId="00765BF0"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Gabriac, Q., Ganault, P., Barois, I., Aranda-Delgado, E., Cimetière, E., Cortet, J., Gautier, M., Hedde, M., Marchán, D.F., Reyes, J.C.P., Stokes, A., Decaëns, T., 2022. Environmental drivers of earthworm communities along an altitudinal gradient in the French Alps. https://doi.org/10.1101/2022.10.13.512055</w:t>
      </w:r>
    </w:p>
    <w:p w:rsidRPr="008067F7" w:rsidR="00DC477B" w:rsidP="00DC477B" w:rsidRDefault="00DC477B" w14:paraId="57B1C5B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Gardi, C., Jeffery, S., 2009. Soil biodiversity. https://doi.org/10.2788/7831</w:t>
      </w:r>
    </w:p>
    <w:p w:rsidRPr="008067F7" w:rsidR="00DC477B" w:rsidP="00DC477B" w:rsidRDefault="00DC477B" w14:paraId="59FB4B9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Guisan, A., Thuiller, W., Zimmermann, N.E., 2017. </w:t>
      </w:r>
      <w:r w:rsidRPr="008067F7">
        <w:rPr>
          <w:rFonts w:ascii="Calibri" w:hAnsi="Calibri" w:cs="Calibri"/>
          <w:kern w:val="0"/>
          <w:sz w:val="24"/>
          <w:szCs w:val="24"/>
          <w:lang w:val="en-US"/>
        </w:rPr>
        <w:t>Habitat Suitability and Distribution Models: With Applications in R, Ecology, Biodiversity and Conservation. Cambridge University Press, Cambridge. https://doi.org/10.1017/9781139028271</w:t>
      </w:r>
    </w:p>
    <w:p w:rsidRPr="008067F7" w:rsidR="00DC477B" w:rsidP="00DC477B" w:rsidRDefault="00DC477B" w14:paraId="1890793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Hooper, D.U., Adair, E.C., Cardinale, B.J., Byrnes, J.E.K., Hungate, B.A., Matulich, K.L., Gonzalez, A., Duffy, J.E., Gamfeldt, L., O’Connor, M.I., 2012. A global synthesis reveals biodiversity loss as a major driver of ecosystem change. Nature 486, 105–108. https://doi.org/10.1038/nature11118</w:t>
      </w:r>
    </w:p>
    <w:p w:rsidRPr="008067F7" w:rsidR="00DC477B" w:rsidP="00DC477B" w:rsidRDefault="00DC477B" w14:paraId="7986E8C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Jänsch, S., Steffens, L., Höfer, H., Horak, F., Roß-Nickoll, M., Russell, D., Burkhardt, U., Toschki, A., Römbke, J., 2013. State of knowledge of earthworm communities in German soils as a basis for biological soil quality assessment.</w:t>
      </w:r>
    </w:p>
    <w:p w:rsidRPr="008067F7" w:rsidR="00DC477B" w:rsidP="00DC477B" w:rsidRDefault="00DC477B" w14:paraId="479D042B"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Li, X., Wang, Y., 2013. Applying various algorithms for species distribution modelling. Integr. Zool. 8, 124–135. https://doi.org/10.1111/1749-4877.12000</w:t>
      </w:r>
    </w:p>
    <w:p w:rsidRPr="008067F7" w:rsidR="00DC477B" w:rsidP="00DC477B" w:rsidRDefault="00DC477B" w14:paraId="6DB5B26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es, J., Egoh, B., Willemen, L., Liquete, C., Vihervaara, P., Schägner, J.P., Grizzetti, B., Drakou, E.G., Notte, A.L., Zulian, G., Bouraoui, F., Luisa Paracchini, M., Braat, L., Bidoglio, G., 2012. Mapping ecosystem services for policy support and decision making in the European Union. Ecosyst. Serv. 1, 31–39. https://doi.org/10.1016/j.ecoser.2012.06.004</w:t>
      </w:r>
    </w:p>
    <w:p w:rsidRPr="008067F7" w:rsidR="00DC477B" w:rsidP="00DC477B" w:rsidRDefault="00DC477B" w14:paraId="6E8ABA0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rsidRPr="008067F7" w:rsidR="00DC477B" w:rsidP="00DC477B" w:rsidRDefault="00DC477B" w14:paraId="5B10058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Domínguez, J., 2022. Evaluating the Conservation Status of a North-Western Iberian Earthworm (Compostelandrilus cyaneus) with Insight into Its Genetic Diversity and Ecological Preferences. Genes 13, 337. https://doi.org/10.3390/genes13020337</w:t>
      </w:r>
    </w:p>
    <w:p w:rsidRPr="008067F7" w:rsidR="00DC477B" w:rsidP="00DC477B" w:rsidRDefault="00DC477B" w14:paraId="10B1A5B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Fernández, R., Novo, M., de Sosa, I., Díaz Cosín, D.J., 2016. Macroecological inferences on soil fauna through comparative niche modeling: The case of Hormogastridae (Annelida, Oligochaeta). Eur. J. Soil Biol. 75, 115–122. https://doi.org/10.1016/j.ejsobi.2016.05.003</w:t>
      </w:r>
    </w:p>
    <w:p w:rsidRPr="008067F7" w:rsidR="00DC477B" w:rsidP="00DC477B" w:rsidRDefault="00DC477B" w14:paraId="0A2E95B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Novo, M., Fernández, R., Trigo, D., Díaz Cosín, D.J., 2015. Predicting soil micro-variables and the distribution of an endogeic earthworm species through a model based on large-scale variables. Soil Biol. Biochem. 81, 124–127. https://doi.org/10.1016/j.soilbio.2014.10.023</w:t>
      </w:r>
    </w:p>
    <w:p w:rsidRPr="008067F7" w:rsidR="00DC477B" w:rsidP="00DC477B" w:rsidRDefault="00DC477B" w14:paraId="3831CD6B"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Mi, C., Huettmann, F., Guo, Y., Han, X., Wen, L., 2017. Why choose Random Forest to predict rare species distribution with few samples in large undersampled areas? Three Asian crane species models provide supporting evidence. PeerJ 5, e2849. https://doi.org/10.7717/peerj.2849</w:t>
      </w:r>
    </w:p>
    <w:p w:rsidRPr="008067F7" w:rsidR="00DC477B" w:rsidP="00DC477B" w:rsidRDefault="00DC477B" w14:paraId="69A2501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alm, J., van Schaik, N.L.M.B., Schröder, B., 2013. Modelling distribution patterns of anecic, epigeic and endogeic earthworms at catchment-scale in agro-ecosystems. Pedobiologia 56, 23–31. https://doi.org/10.1016/j.pedobi.2012.08.007</w:t>
      </w:r>
    </w:p>
    <w:p w:rsidRPr="008067F7" w:rsidR="00DC477B" w:rsidP="00DC477B" w:rsidRDefault="00DC477B" w14:paraId="12E79AD6"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Bertrand, M., Roger-Estrade, J., 2009. Earthworm community in conventional, organic and direct seeding with living mulch cropping systems. Agron. Sustain. Dev. 29, 287–295. https://doi.org/10.1051/agro/2008069</w:t>
      </w:r>
    </w:p>
    <w:p w:rsidRPr="008067F7" w:rsidR="00DC477B" w:rsidP="00DC477B" w:rsidRDefault="00DC477B" w14:paraId="5A2BCFB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rsidRPr="008067F7" w:rsidR="00DC477B" w:rsidP="00DC477B" w:rsidRDefault="00DC477B" w14:paraId="5DCCA6B9"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hillips, H.R.P., Guerra, C.A., Bartz, M.L.C., Briones, M.J.I., Brown, G., Crowther, T.W., Ferlian, O., Gongalsky, K.B., van den Hoogen, J., Krebs, J., Orgiazzi, A., Routh, D., Schwarz, B., Bach, E.M., Bennett, J.M., Brose, U., Decaëns, T., König-Ries, B., Loreau, M., Mathieu, J., …, Eisenhauer, N., 2019. Global distribution of earthworm diversity. Science 366, 480–485. https://doi.org/10.1126/science.aax4851</w:t>
      </w:r>
    </w:p>
    <w:p w:rsidRPr="008067F7" w:rsidR="00DC477B" w:rsidP="00DC477B" w:rsidRDefault="00DC477B" w14:paraId="0F25021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rsidRPr="008067F7" w:rsidR="00DC477B" w:rsidP="00DC477B" w:rsidRDefault="00DC477B" w14:paraId="19CE0200"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Schon, N.L., Mackay, A.D., Gray, R.A., van Koten, C., Dodd, M.B., 2017. Influence of earthworm abundance and diversity on soil structure and the implications for soil services throughout the season. Pedobiologia 62, 41–47. https://doi.org/10.1016/j.pedobi.2017.05.001</w:t>
      </w:r>
    </w:p>
    <w:p w:rsidRPr="008067F7" w:rsidR="00DC477B" w:rsidP="00DC477B" w:rsidRDefault="00DC477B" w14:paraId="0F2F8515" w14:textId="77777777">
      <w:pPr>
        <w:pStyle w:val="Bibliographie"/>
        <w:rPr>
          <w:rFonts w:ascii="Calibri" w:hAnsi="Calibri" w:cs="Calibri"/>
          <w:kern w:val="0"/>
          <w:sz w:val="24"/>
          <w:szCs w:val="24"/>
          <w:lang w:val="it-IT"/>
        </w:rPr>
      </w:pPr>
      <w:r w:rsidRPr="008067F7">
        <w:rPr>
          <w:rFonts w:ascii="Calibri" w:hAnsi="Calibri" w:cs="Calibri"/>
          <w:kern w:val="0"/>
          <w:sz w:val="24"/>
          <w:szCs w:val="24"/>
          <w:lang w:val="en-US"/>
        </w:rPr>
        <w:t xml:space="preserve">Sharma, D.K., Tomar, S., Chakraborty, D., 2017. Role of earthworm in improving soil structure and functioning. </w:t>
      </w:r>
      <w:r w:rsidRPr="008067F7">
        <w:rPr>
          <w:rFonts w:ascii="Calibri" w:hAnsi="Calibri" w:cs="Calibri"/>
          <w:kern w:val="0"/>
          <w:sz w:val="24"/>
          <w:szCs w:val="24"/>
          <w:lang w:val="it-IT"/>
        </w:rPr>
        <w:t>Curr. Sci. 113, 1064–1071.</w:t>
      </w:r>
    </w:p>
    <w:p w:rsidRPr="008067F7" w:rsidR="00DC477B" w:rsidP="00DC477B" w:rsidRDefault="00DC477B" w14:paraId="2D112A42" w14:textId="77777777">
      <w:pPr>
        <w:pStyle w:val="Bibliographie"/>
        <w:rPr>
          <w:rFonts w:ascii="Calibri" w:hAnsi="Calibri" w:cs="Calibri"/>
          <w:kern w:val="0"/>
          <w:sz w:val="24"/>
          <w:szCs w:val="24"/>
          <w:lang w:val="nl-NL"/>
        </w:rPr>
      </w:pPr>
      <w:r w:rsidRPr="008067F7">
        <w:rPr>
          <w:rFonts w:ascii="Calibri" w:hAnsi="Calibri" w:cs="Calibri"/>
          <w:kern w:val="0"/>
          <w:sz w:val="24"/>
          <w:szCs w:val="24"/>
          <w:lang w:val="it-IT"/>
        </w:rPr>
        <w:t xml:space="preserve">Turbé, A., Toni, A., Benito, P., Lavelle, Patrick, Lavelle, Perrine, Camacho, N., Putten, W., Labouze, E., Mudgal, S., 2010. </w:t>
      </w:r>
      <w:r w:rsidRPr="008067F7">
        <w:rPr>
          <w:rFonts w:ascii="Calibri" w:hAnsi="Calibri" w:cs="Calibri"/>
          <w:kern w:val="0"/>
          <w:sz w:val="24"/>
          <w:szCs w:val="24"/>
          <w:lang w:val="en-US"/>
        </w:rPr>
        <w:t xml:space="preserve">Soil biodiversity: functions, threats and tools for policy makers. Rep. Eur. </w:t>
      </w:r>
      <w:r w:rsidRPr="008067F7">
        <w:rPr>
          <w:rFonts w:ascii="Calibri" w:hAnsi="Calibri" w:cs="Calibri"/>
          <w:kern w:val="0"/>
          <w:sz w:val="24"/>
          <w:szCs w:val="24"/>
          <w:lang w:val="nl-NL"/>
        </w:rPr>
        <w:t>Comm.</w:t>
      </w:r>
    </w:p>
    <w:p w:rsidRPr="008067F7" w:rsidR="00DC477B" w:rsidP="00DC477B" w:rsidRDefault="00DC477B" w14:paraId="068EDF3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nl-NL"/>
        </w:rPr>
        <w:t xml:space="preserve">Van Groenigen, J.W., Van Groenigen, K.J., Koopmans, G.F., Stokkermans, L., Vos, H.M.J., Lubbers, I.M., 2019. </w:t>
      </w:r>
      <w:r w:rsidRPr="008067F7">
        <w:rPr>
          <w:rFonts w:ascii="Calibri" w:hAnsi="Calibri" w:cs="Calibri"/>
          <w:kern w:val="0"/>
          <w:sz w:val="24"/>
          <w:szCs w:val="24"/>
          <w:lang w:val="en-US"/>
        </w:rPr>
        <w:t>How fertile are earthworm casts? A meta-analysis. Geoderma 338, 525–535. https://doi.org/10.1016/j.geoderma.2018.11.001</w:t>
      </w:r>
    </w:p>
    <w:p w:rsidRPr="00DC477B" w:rsidR="00DC477B" w:rsidP="00DC477B" w:rsidRDefault="00DC477B" w14:paraId="32165EDB" w14:textId="77777777">
      <w:pPr>
        <w:pStyle w:val="Bibliographie"/>
        <w:rPr>
          <w:rFonts w:ascii="Calibri" w:hAnsi="Calibri" w:cs="Calibri"/>
          <w:kern w:val="0"/>
          <w:sz w:val="24"/>
          <w:szCs w:val="24"/>
        </w:rPr>
      </w:pPr>
      <w:r w:rsidRPr="008067F7">
        <w:rPr>
          <w:rFonts w:ascii="Calibri" w:hAnsi="Calibri" w:cs="Calibri"/>
          <w:kern w:val="0"/>
          <w:sz w:val="24"/>
          <w:szCs w:val="24"/>
          <w:lang w:val="en-US"/>
        </w:rPr>
        <w:t xml:space="preserve">Wood, S.N., 2017. Generalized Additive Models: An Introduction with R, Second Edition, 2nd ed. </w:t>
      </w:r>
      <w:r w:rsidRPr="00DC477B">
        <w:rPr>
          <w:rFonts w:ascii="Calibri" w:hAnsi="Calibri" w:cs="Calibri"/>
          <w:kern w:val="0"/>
          <w:sz w:val="24"/>
          <w:szCs w:val="24"/>
        </w:rPr>
        <w:t>Chapman and Hall/CRC, Boca Raton. https://doi.org/10.1201/9781315370279</w:t>
      </w:r>
    </w:p>
    <w:p w:rsidRPr="00F83E18" w:rsidR="003E2C67" w:rsidP="00F3728D" w:rsidRDefault="00C12C55" w14:paraId="34EE0A40" w14:textId="5458CD45">
      <w:pPr>
        <w:spacing w:after="100" w:afterAutospacing="1" w:line="240" w:lineRule="auto"/>
        <w:rPr>
          <w:rFonts w:cstheme="minorHAnsi"/>
          <w:sz w:val="24"/>
          <w:szCs w:val="24"/>
        </w:rPr>
      </w:pPr>
      <w:r w:rsidRPr="00F83E18">
        <w:rPr>
          <w:rFonts w:cstheme="minorHAnsi"/>
          <w:sz w:val="24"/>
          <w:szCs w:val="24"/>
        </w:rPr>
        <w:fldChar w:fldCharType="end"/>
      </w:r>
      <w:r w:rsidR="006C639B">
        <w:rPr>
          <w:rFonts w:cstheme="minorHAnsi"/>
          <w:sz w:val="24"/>
          <w:szCs w:val="24"/>
        </w:rPr>
        <w:t xml:space="preserve"> </w:t>
      </w:r>
    </w:p>
    <w:sectPr w:rsidRPr="00F83E18" w:rsidR="003E2C67">
      <w:footerReference w:type="default" r:id="rId11"/>
      <w:pgSz w:w="12240" w:h="15840" w:orient="portrait"/>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KH" w:author="Kevin Hoeffner" w:date="2024-02-14T09:38:00Z" w:id="1">
    <w:p w:rsidR="291D19FE" w:rsidRDefault="291D19FE" w14:paraId="38140AE5" w14:textId="1EEE17C6">
      <w:r>
        <w:t>????sites échantillonnés dans ??? pays</w:t>
      </w:r>
      <w:r>
        <w:annotationRef/>
      </w:r>
    </w:p>
  </w:comment>
  <w:comment w:initials="KH" w:author="Kevin Hoeffner" w:date="2024-02-14T09:39:00Z" w:id="0">
    <w:p w:rsidR="291D19FE" w:rsidRDefault="291D19FE" w14:paraId="200324E5" w14:textId="6E40AE82">
      <w:r>
        <w:t>Il y a aussi la publi récente sur les espèces en Europe !</w:t>
      </w:r>
      <w:r>
        <w:annotationRef/>
      </w:r>
    </w:p>
    <w:p w:rsidR="291D19FE" w:rsidRDefault="291D19FE" w14:paraId="1E8D5922" w14:textId="479FE04D">
      <w:r>
        <w:t>Il faut détailler ça aussi</w:t>
      </w:r>
    </w:p>
  </w:comment>
  <w:comment w:initials="KH" w:author="Kevin Hoeffner" w:date="2024-02-14T10:33:00Z" w:id="2">
    <w:p w:rsidR="291D19FE" w:rsidRDefault="291D19FE" w14:paraId="1441BEE6" w14:textId="25552E3D">
      <w:r>
        <w:t xml:space="preserve">Top </w:t>
      </w:r>
      <w:r>
        <w:annotationRef/>
      </w:r>
    </w:p>
  </w:comment>
  <w:comment w:initials="KH" w:author="Kevin Hoeffner" w:date="2024-02-14T10:37:00Z" w:id="3">
    <w:p w:rsidR="291D19FE" w:rsidRDefault="291D19FE" w14:paraId="0D5934BB" w14:textId="52432C79">
      <w:r>
        <w:t>Combien d'esp, combien de point d'observation ?</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140AE5" w15:done="0"/>
  <w15:commentEx w15:paraId="1E8D5922" w15:done="0"/>
  <w15:commentEx w15:paraId="1441BEE6" w15:done="0"/>
  <w15:commentEx w15:paraId="0D5934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053C2B" w16cex:dateUtc="2024-02-14T08:38:00Z"/>
  <w16cex:commentExtensible w16cex:durableId="75C85537" w16cex:dateUtc="2024-02-14T08:39:00Z"/>
  <w16cex:commentExtensible w16cex:durableId="2F431E5E" w16cex:dateUtc="2024-02-14T09:33:00Z"/>
  <w16cex:commentExtensible w16cex:durableId="367AA8E3" w16cex:dateUtc="2024-02-14T0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140AE5" w16cid:durableId="44053C2B"/>
  <w16cid:commentId w16cid:paraId="1E8D5922" w16cid:durableId="75C85537"/>
  <w16cid:commentId w16cid:paraId="1441BEE6" w16cid:durableId="2F431E5E"/>
  <w16cid:commentId w16cid:paraId="0D5934BB" w16cid:durableId="367AA8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Pr="00557097" w:rsidR="00C8398F" w:rsidP="0075626B" w:rsidRDefault="00C8398F" w14:paraId="72A2764D" w14:textId="77777777">
      <w:pPr>
        <w:spacing w:after="0" w:line="240" w:lineRule="auto"/>
      </w:pPr>
      <w:r w:rsidRPr="00557097">
        <w:separator/>
      </w:r>
    </w:p>
  </w:endnote>
  <w:endnote w:type="continuationSeparator" w:id="0">
    <w:p w:rsidRPr="00557097" w:rsidR="00C8398F" w:rsidP="0075626B" w:rsidRDefault="00C8398F" w14:paraId="12CD679E" w14:textId="77777777">
      <w:pPr>
        <w:spacing w:after="0" w:line="240" w:lineRule="auto"/>
      </w:pPr>
      <w:r w:rsidRPr="00557097">
        <w:continuationSeparator/>
      </w:r>
    </w:p>
  </w:endnote>
  <w:endnote w:type="continuationNotice" w:id="1">
    <w:p w:rsidRPr="00557097" w:rsidR="00C8398F" w:rsidRDefault="00C8398F" w14:paraId="1F4F3E0A"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EndPr/>
    <w:sdtContent>
      <w:p w:rsidRPr="00557097" w:rsidR="0075626B" w:rsidRDefault="0075626B" w14:paraId="5E0AE170" w14:textId="5F60A1C8">
        <w:pPr>
          <w:pStyle w:val="Pieddepage"/>
          <w:jc w:val="right"/>
        </w:pPr>
        <w:r w:rsidRPr="00557097">
          <w:fldChar w:fldCharType="begin"/>
        </w:r>
        <w:r w:rsidRPr="00557097">
          <w:instrText>PAGE   \* MERGEFORMAT</w:instrText>
        </w:r>
        <w:r w:rsidRPr="00557097">
          <w:fldChar w:fldCharType="separate"/>
        </w:r>
        <w:r w:rsidRPr="00557097">
          <w:t>2</w:t>
        </w:r>
        <w:r w:rsidRPr="00557097">
          <w:fldChar w:fldCharType="end"/>
        </w:r>
      </w:p>
    </w:sdtContent>
  </w:sdt>
  <w:p w:rsidRPr="00557097" w:rsidR="0075626B" w:rsidRDefault="0075626B" w14:paraId="67A31A33" w14:textId="7777777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Pr="00557097" w:rsidR="00C8398F" w:rsidP="0075626B" w:rsidRDefault="00C8398F" w14:paraId="557402B7" w14:textId="77777777">
      <w:pPr>
        <w:spacing w:after="0" w:line="240" w:lineRule="auto"/>
      </w:pPr>
      <w:r w:rsidRPr="00557097">
        <w:separator/>
      </w:r>
    </w:p>
  </w:footnote>
  <w:footnote w:type="continuationSeparator" w:id="0">
    <w:p w:rsidRPr="00557097" w:rsidR="00C8398F" w:rsidP="0075626B" w:rsidRDefault="00C8398F" w14:paraId="2D6F09D1" w14:textId="77777777">
      <w:pPr>
        <w:spacing w:after="0" w:line="240" w:lineRule="auto"/>
      </w:pPr>
      <w:r w:rsidRPr="00557097">
        <w:continuationSeparator/>
      </w:r>
    </w:p>
  </w:footnote>
  <w:footnote w:type="continuationNotice" w:id="1">
    <w:p w:rsidRPr="00557097" w:rsidR="00C8398F" w:rsidRDefault="00C8398F" w14:paraId="64E986B1"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7527D05"/>
    <w:multiLevelType w:val="hybridMultilevel"/>
    <w:tmpl w:val="3CBAF842"/>
    <w:lvl w:ilvl="0" w:tplc="BEAA333E">
      <w:numFmt w:val="bullet"/>
      <w:lvlText w:val=""/>
      <w:lvlJc w:val="left"/>
      <w:pPr>
        <w:ind w:left="1440" w:hanging="360"/>
      </w:pPr>
      <w:rPr>
        <w:rFonts w:hint="default" w:ascii="Wingdings" w:hAnsi="Wingdings" w:eastAsia="Times New Roman" w:cstheme="minorHAnsi"/>
        <w:color w:val="000000" w:themeColor="text1"/>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 w15:restartNumberingAfterBreak="0">
    <w:nsid w:val="17C931B7"/>
    <w:multiLevelType w:val="hybridMultilevel"/>
    <w:tmpl w:val="F99C8E5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4" w15:restartNumberingAfterBreak="0">
    <w:nsid w:val="40194296"/>
    <w:multiLevelType w:val="hybridMultilevel"/>
    <w:tmpl w:val="48C04B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6"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7" w15:restartNumberingAfterBreak="0">
    <w:nsid w:val="56F35EFB"/>
    <w:multiLevelType w:val="hybridMultilevel"/>
    <w:tmpl w:val="2A52E41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676E3FDD"/>
    <w:multiLevelType w:val="hybridMultilevel"/>
    <w:tmpl w:val="5848265E"/>
    <w:lvl w:ilvl="0" w:tplc="FFFFFFFF">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3DAC3820">
      <w:start w:val="19"/>
      <w:numFmt w:val="bullet"/>
      <w:lvlText w:val=""/>
      <w:lvlJc w:val="left"/>
      <w:pPr>
        <w:ind w:left="2160" w:hanging="360"/>
      </w:pPr>
      <w:rPr>
        <w:rFonts w:hint="default" w:ascii="Wingdings" w:hAnsi="Wingdings" w:eastAsiaTheme="minorHAnsi" w:cstheme="minorHAnsi"/>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6A28542C"/>
    <w:multiLevelType w:val="hybridMultilevel"/>
    <w:tmpl w:val="563EDAA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6E172C43"/>
    <w:multiLevelType w:val="hybridMultilevel"/>
    <w:tmpl w:val="B246C688"/>
    <w:lvl w:ilvl="0" w:tplc="669833D4">
      <w:numFmt w:val="bullet"/>
      <w:lvlText w:val=""/>
      <w:lvlJc w:val="left"/>
      <w:pPr>
        <w:ind w:left="356" w:hanging="360"/>
      </w:pPr>
      <w:rPr>
        <w:rFonts w:hint="default" w:ascii="Wingdings" w:hAnsi="Wingdings" w:eastAsia="Times New Roman" w:cstheme="minorHAnsi"/>
        <w:color w:val="000000" w:themeColor="text1"/>
      </w:rPr>
    </w:lvl>
    <w:lvl w:ilvl="1" w:tplc="04090003" w:tentative="1">
      <w:start w:val="1"/>
      <w:numFmt w:val="bullet"/>
      <w:lvlText w:val="o"/>
      <w:lvlJc w:val="left"/>
      <w:pPr>
        <w:ind w:left="1076" w:hanging="360"/>
      </w:pPr>
      <w:rPr>
        <w:rFonts w:hint="default" w:ascii="Courier New" w:hAnsi="Courier New" w:cs="Courier New"/>
      </w:rPr>
    </w:lvl>
    <w:lvl w:ilvl="2" w:tplc="04090005" w:tentative="1">
      <w:start w:val="1"/>
      <w:numFmt w:val="bullet"/>
      <w:lvlText w:val=""/>
      <w:lvlJc w:val="left"/>
      <w:pPr>
        <w:ind w:left="1796" w:hanging="360"/>
      </w:pPr>
      <w:rPr>
        <w:rFonts w:hint="default" w:ascii="Wingdings" w:hAnsi="Wingdings"/>
      </w:rPr>
    </w:lvl>
    <w:lvl w:ilvl="3" w:tplc="04090001" w:tentative="1">
      <w:start w:val="1"/>
      <w:numFmt w:val="bullet"/>
      <w:lvlText w:val=""/>
      <w:lvlJc w:val="left"/>
      <w:pPr>
        <w:ind w:left="2516" w:hanging="360"/>
      </w:pPr>
      <w:rPr>
        <w:rFonts w:hint="default" w:ascii="Symbol" w:hAnsi="Symbol"/>
      </w:rPr>
    </w:lvl>
    <w:lvl w:ilvl="4" w:tplc="04090003" w:tentative="1">
      <w:start w:val="1"/>
      <w:numFmt w:val="bullet"/>
      <w:lvlText w:val="o"/>
      <w:lvlJc w:val="left"/>
      <w:pPr>
        <w:ind w:left="3236" w:hanging="360"/>
      </w:pPr>
      <w:rPr>
        <w:rFonts w:hint="default" w:ascii="Courier New" w:hAnsi="Courier New" w:cs="Courier New"/>
      </w:rPr>
    </w:lvl>
    <w:lvl w:ilvl="5" w:tplc="04090005" w:tentative="1">
      <w:start w:val="1"/>
      <w:numFmt w:val="bullet"/>
      <w:lvlText w:val=""/>
      <w:lvlJc w:val="left"/>
      <w:pPr>
        <w:ind w:left="3956" w:hanging="360"/>
      </w:pPr>
      <w:rPr>
        <w:rFonts w:hint="default" w:ascii="Wingdings" w:hAnsi="Wingdings"/>
      </w:rPr>
    </w:lvl>
    <w:lvl w:ilvl="6" w:tplc="04090001" w:tentative="1">
      <w:start w:val="1"/>
      <w:numFmt w:val="bullet"/>
      <w:lvlText w:val=""/>
      <w:lvlJc w:val="left"/>
      <w:pPr>
        <w:ind w:left="4676" w:hanging="360"/>
      </w:pPr>
      <w:rPr>
        <w:rFonts w:hint="default" w:ascii="Symbol" w:hAnsi="Symbol"/>
      </w:rPr>
    </w:lvl>
    <w:lvl w:ilvl="7" w:tplc="04090003" w:tentative="1">
      <w:start w:val="1"/>
      <w:numFmt w:val="bullet"/>
      <w:lvlText w:val="o"/>
      <w:lvlJc w:val="left"/>
      <w:pPr>
        <w:ind w:left="5396" w:hanging="360"/>
      </w:pPr>
      <w:rPr>
        <w:rFonts w:hint="default" w:ascii="Courier New" w:hAnsi="Courier New" w:cs="Courier New"/>
      </w:rPr>
    </w:lvl>
    <w:lvl w:ilvl="8" w:tplc="04090005" w:tentative="1">
      <w:start w:val="1"/>
      <w:numFmt w:val="bullet"/>
      <w:lvlText w:val=""/>
      <w:lvlJc w:val="left"/>
      <w:pPr>
        <w:ind w:left="6116" w:hanging="360"/>
      </w:pPr>
      <w:rPr>
        <w:rFonts w:hint="default" w:ascii="Wingdings" w:hAnsi="Wingdings"/>
      </w:rPr>
    </w:lvl>
  </w:abstractNum>
  <w:abstractNum w:abstractNumId="11"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2" w15:restartNumberingAfterBreak="0">
    <w:nsid w:val="713C6BF1"/>
    <w:multiLevelType w:val="hybridMultilevel"/>
    <w:tmpl w:val="A3F22BE4"/>
    <w:lvl w:ilvl="0" w:tplc="040C0001">
      <w:start w:val="1"/>
      <w:numFmt w:val="bullet"/>
      <w:lvlText w:val=""/>
      <w:lvlJc w:val="left"/>
      <w:pPr>
        <w:ind w:left="720" w:hanging="360"/>
      </w:pPr>
      <w:rPr>
        <w:rFonts w:hint="default" w:ascii="Symbol" w:hAnsi="Symbol"/>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13"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3"/>
  </w:num>
  <w:num w:numId="2" w16cid:durableId="979269872">
    <w:abstractNumId w:val="0"/>
  </w:num>
  <w:num w:numId="3" w16cid:durableId="1754203870">
    <w:abstractNumId w:val="6"/>
  </w:num>
  <w:num w:numId="4" w16cid:durableId="350650185">
    <w:abstractNumId w:val="11"/>
  </w:num>
  <w:num w:numId="5" w16cid:durableId="351689905">
    <w:abstractNumId w:val="5"/>
  </w:num>
  <w:num w:numId="6" w16cid:durableId="1466046480">
    <w:abstractNumId w:val="13"/>
  </w:num>
  <w:num w:numId="7" w16cid:durableId="1255431423">
    <w:abstractNumId w:val="9"/>
  </w:num>
  <w:num w:numId="8" w16cid:durableId="1046373054">
    <w:abstractNumId w:val="8"/>
  </w:num>
  <w:num w:numId="9" w16cid:durableId="1670602082">
    <w:abstractNumId w:val="4"/>
  </w:num>
  <w:num w:numId="10" w16cid:durableId="2123915258">
    <w:abstractNumId w:val="7"/>
  </w:num>
  <w:num w:numId="11" w16cid:durableId="1438524852">
    <w:abstractNumId w:val="2"/>
  </w:num>
  <w:num w:numId="12" w16cid:durableId="680667825">
    <w:abstractNumId w:val="12"/>
  </w:num>
  <w:num w:numId="13" w16cid:durableId="783767708">
    <w:abstractNumId w:val="10"/>
  </w:num>
  <w:num w:numId="14" w16cid:durableId="11852887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vin Hoeffner">
    <w15:presenceInfo w15:providerId="Windows Live" w15:userId="a91585781b4eab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3B29"/>
    <w:rsid w:val="00004B62"/>
    <w:rsid w:val="000108C2"/>
    <w:rsid w:val="000138EE"/>
    <w:rsid w:val="00013F03"/>
    <w:rsid w:val="000155FD"/>
    <w:rsid w:val="00016B1F"/>
    <w:rsid w:val="000176D9"/>
    <w:rsid w:val="00017C26"/>
    <w:rsid w:val="0002641B"/>
    <w:rsid w:val="00026646"/>
    <w:rsid w:val="00027F3D"/>
    <w:rsid w:val="00032421"/>
    <w:rsid w:val="0003368E"/>
    <w:rsid w:val="00034418"/>
    <w:rsid w:val="00037114"/>
    <w:rsid w:val="000440AF"/>
    <w:rsid w:val="00047CE6"/>
    <w:rsid w:val="0005043A"/>
    <w:rsid w:val="000513C0"/>
    <w:rsid w:val="00051F5C"/>
    <w:rsid w:val="00052066"/>
    <w:rsid w:val="000533A0"/>
    <w:rsid w:val="00056587"/>
    <w:rsid w:val="00056D57"/>
    <w:rsid w:val="00057429"/>
    <w:rsid w:val="0006033C"/>
    <w:rsid w:val="000622D0"/>
    <w:rsid w:val="00064238"/>
    <w:rsid w:val="00066BC8"/>
    <w:rsid w:val="00066EAF"/>
    <w:rsid w:val="000712DC"/>
    <w:rsid w:val="000727D2"/>
    <w:rsid w:val="000761B8"/>
    <w:rsid w:val="00083226"/>
    <w:rsid w:val="00086C33"/>
    <w:rsid w:val="0009239A"/>
    <w:rsid w:val="0009263C"/>
    <w:rsid w:val="00092D03"/>
    <w:rsid w:val="00095F40"/>
    <w:rsid w:val="000974FE"/>
    <w:rsid w:val="00097E49"/>
    <w:rsid w:val="000A3B00"/>
    <w:rsid w:val="000A64C9"/>
    <w:rsid w:val="000A6C92"/>
    <w:rsid w:val="000B0E88"/>
    <w:rsid w:val="000B30E5"/>
    <w:rsid w:val="000B3960"/>
    <w:rsid w:val="000B488A"/>
    <w:rsid w:val="000B52B0"/>
    <w:rsid w:val="000B5F03"/>
    <w:rsid w:val="000B63A3"/>
    <w:rsid w:val="000B6D79"/>
    <w:rsid w:val="000C2065"/>
    <w:rsid w:val="000C313A"/>
    <w:rsid w:val="000C3BD1"/>
    <w:rsid w:val="000C4B96"/>
    <w:rsid w:val="000D1435"/>
    <w:rsid w:val="000D352D"/>
    <w:rsid w:val="000D3A42"/>
    <w:rsid w:val="000D3DFA"/>
    <w:rsid w:val="000D401F"/>
    <w:rsid w:val="000D7936"/>
    <w:rsid w:val="000E0B7D"/>
    <w:rsid w:val="000E3E13"/>
    <w:rsid w:val="000E3E30"/>
    <w:rsid w:val="000E5A2D"/>
    <w:rsid w:val="000E6B69"/>
    <w:rsid w:val="000E6FCF"/>
    <w:rsid w:val="000E7FCE"/>
    <w:rsid w:val="000F0CA1"/>
    <w:rsid w:val="000F118D"/>
    <w:rsid w:val="000F1307"/>
    <w:rsid w:val="000F2845"/>
    <w:rsid w:val="000F30EE"/>
    <w:rsid w:val="000F3EC6"/>
    <w:rsid w:val="000F3F10"/>
    <w:rsid w:val="000F4496"/>
    <w:rsid w:val="000F51B5"/>
    <w:rsid w:val="000F56FE"/>
    <w:rsid w:val="000F79B8"/>
    <w:rsid w:val="0010034A"/>
    <w:rsid w:val="001030F3"/>
    <w:rsid w:val="00103C4D"/>
    <w:rsid w:val="00110ED3"/>
    <w:rsid w:val="00114542"/>
    <w:rsid w:val="00114A02"/>
    <w:rsid w:val="00120D40"/>
    <w:rsid w:val="00122CC4"/>
    <w:rsid w:val="00130330"/>
    <w:rsid w:val="00130E10"/>
    <w:rsid w:val="0013211A"/>
    <w:rsid w:val="00133883"/>
    <w:rsid w:val="001365E0"/>
    <w:rsid w:val="00137779"/>
    <w:rsid w:val="00141997"/>
    <w:rsid w:val="00143D47"/>
    <w:rsid w:val="00144880"/>
    <w:rsid w:val="0014508A"/>
    <w:rsid w:val="001465D2"/>
    <w:rsid w:val="00150E4B"/>
    <w:rsid w:val="00152115"/>
    <w:rsid w:val="00152364"/>
    <w:rsid w:val="00153264"/>
    <w:rsid w:val="00156599"/>
    <w:rsid w:val="0016557F"/>
    <w:rsid w:val="0016588A"/>
    <w:rsid w:val="00166853"/>
    <w:rsid w:val="00170DF4"/>
    <w:rsid w:val="0017148D"/>
    <w:rsid w:val="00172BA3"/>
    <w:rsid w:val="00172C1D"/>
    <w:rsid w:val="00177538"/>
    <w:rsid w:val="0017765C"/>
    <w:rsid w:val="00177670"/>
    <w:rsid w:val="00180341"/>
    <w:rsid w:val="0018392A"/>
    <w:rsid w:val="00186688"/>
    <w:rsid w:val="0019030E"/>
    <w:rsid w:val="001903AD"/>
    <w:rsid w:val="001913D9"/>
    <w:rsid w:val="00191BF3"/>
    <w:rsid w:val="00192DF3"/>
    <w:rsid w:val="0019354C"/>
    <w:rsid w:val="00194637"/>
    <w:rsid w:val="001955F7"/>
    <w:rsid w:val="001959C5"/>
    <w:rsid w:val="00196A83"/>
    <w:rsid w:val="00197F9E"/>
    <w:rsid w:val="001A1BC8"/>
    <w:rsid w:val="001A2660"/>
    <w:rsid w:val="001A4812"/>
    <w:rsid w:val="001A5B5C"/>
    <w:rsid w:val="001A5CB2"/>
    <w:rsid w:val="001A5EC3"/>
    <w:rsid w:val="001A6907"/>
    <w:rsid w:val="001B04A3"/>
    <w:rsid w:val="001B05B6"/>
    <w:rsid w:val="001B6322"/>
    <w:rsid w:val="001B6BF0"/>
    <w:rsid w:val="001C0815"/>
    <w:rsid w:val="001C0A91"/>
    <w:rsid w:val="001C1E15"/>
    <w:rsid w:val="001C28E8"/>
    <w:rsid w:val="001C44EA"/>
    <w:rsid w:val="001C6455"/>
    <w:rsid w:val="001D0F08"/>
    <w:rsid w:val="001D1076"/>
    <w:rsid w:val="001D1CE6"/>
    <w:rsid w:val="001D41D7"/>
    <w:rsid w:val="001D4F0D"/>
    <w:rsid w:val="001D67CE"/>
    <w:rsid w:val="001D689A"/>
    <w:rsid w:val="001D6F9A"/>
    <w:rsid w:val="001D78B6"/>
    <w:rsid w:val="001E0EA8"/>
    <w:rsid w:val="001E12AE"/>
    <w:rsid w:val="001E2243"/>
    <w:rsid w:val="001E2CDB"/>
    <w:rsid w:val="001E2E68"/>
    <w:rsid w:val="001E493A"/>
    <w:rsid w:val="001E4D76"/>
    <w:rsid w:val="001E529D"/>
    <w:rsid w:val="001E5549"/>
    <w:rsid w:val="001E7301"/>
    <w:rsid w:val="001E76F9"/>
    <w:rsid w:val="001F1D88"/>
    <w:rsid w:val="001F23FA"/>
    <w:rsid w:val="001F5A25"/>
    <w:rsid w:val="001F6747"/>
    <w:rsid w:val="001F6E34"/>
    <w:rsid w:val="001F7BBB"/>
    <w:rsid w:val="002008FD"/>
    <w:rsid w:val="0020322D"/>
    <w:rsid w:val="0020335A"/>
    <w:rsid w:val="00203B61"/>
    <w:rsid w:val="002040FA"/>
    <w:rsid w:val="00207F79"/>
    <w:rsid w:val="00210F19"/>
    <w:rsid w:val="00212FF3"/>
    <w:rsid w:val="002135ED"/>
    <w:rsid w:val="00213AB8"/>
    <w:rsid w:val="00213B25"/>
    <w:rsid w:val="00215361"/>
    <w:rsid w:val="002177E0"/>
    <w:rsid w:val="00217A87"/>
    <w:rsid w:val="00221E80"/>
    <w:rsid w:val="00225250"/>
    <w:rsid w:val="0022608F"/>
    <w:rsid w:val="00232591"/>
    <w:rsid w:val="002335B2"/>
    <w:rsid w:val="0023691F"/>
    <w:rsid w:val="00242891"/>
    <w:rsid w:val="00243485"/>
    <w:rsid w:val="00245B34"/>
    <w:rsid w:val="002555C7"/>
    <w:rsid w:val="00257128"/>
    <w:rsid w:val="00257B22"/>
    <w:rsid w:val="00263CF4"/>
    <w:rsid w:val="00265163"/>
    <w:rsid w:val="002659EB"/>
    <w:rsid w:val="00267F3C"/>
    <w:rsid w:val="00270261"/>
    <w:rsid w:val="00270882"/>
    <w:rsid w:val="00272BCF"/>
    <w:rsid w:val="00274D79"/>
    <w:rsid w:val="00277A28"/>
    <w:rsid w:val="00280914"/>
    <w:rsid w:val="00280FA4"/>
    <w:rsid w:val="002814DA"/>
    <w:rsid w:val="00282FBC"/>
    <w:rsid w:val="00284110"/>
    <w:rsid w:val="00287974"/>
    <w:rsid w:val="00291ACA"/>
    <w:rsid w:val="00292B6D"/>
    <w:rsid w:val="0029515A"/>
    <w:rsid w:val="0029658B"/>
    <w:rsid w:val="002976CA"/>
    <w:rsid w:val="002A0CDB"/>
    <w:rsid w:val="002A4CB0"/>
    <w:rsid w:val="002A5AE0"/>
    <w:rsid w:val="002A7E50"/>
    <w:rsid w:val="002B2E5A"/>
    <w:rsid w:val="002B7853"/>
    <w:rsid w:val="002C4C11"/>
    <w:rsid w:val="002C7F22"/>
    <w:rsid w:val="002C7FB7"/>
    <w:rsid w:val="002D426F"/>
    <w:rsid w:val="002D4531"/>
    <w:rsid w:val="002D5A00"/>
    <w:rsid w:val="002E05BA"/>
    <w:rsid w:val="002E1898"/>
    <w:rsid w:val="002E1C99"/>
    <w:rsid w:val="002E3AF8"/>
    <w:rsid w:val="002E4E72"/>
    <w:rsid w:val="002F1FED"/>
    <w:rsid w:val="002F313D"/>
    <w:rsid w:val="002F35D1"/>
    <w:rsid w:val="002F4377"/>
    <w:rsid w:val="002F5937"/>
    <w:rsid w:val="0030108A"/>
    <w:rsid w:val="003010FF"/>
    <w:rsid w:val="0030180C"/>
    <w:rsid w:val="00302575"/>
    <w:rsid w:val="00303448"/>
    <w:rsid w:val="003054EE"/>
    <w:rsid w:val="00306302"/>
    <w:rsid w:val="003065EA"/>
    <w:rsid w:val="00307365"/>
    <w:rsid w:val="0031083A"/>
    <w:rsid w:val="00311B04"/>
    <w:rsid w:val="003128E9"/>
    <w:rsid w:val="00314C98"/>
    <w:rsid w:val="0031522B"/>
    <w:rsid w:val="00315613"/>
    <w:rsid w:val="00316364"/>
    <w:rsid w:val="0031638C"/>
    <w:rsid w:val="003203B0"/>
    <w:rsid w:val="00324EEF"/>
    <w:rsid w:val="00327130"/>
    <w:rsid w:val="00330790"/>
    <w:rsid w:val="003311FB"/>
    <w:rsid w:val="00332F4F"/>
    <w:rsid w:val="00333DA5"/>
    <w:rsid w:val="0033416B"/>
    <w:rsid w:val="003355B6"/>
    <w:rsid w:val="003357B3"/>
    <w:rsid w:val="00335F82"/>
    <w:rsid w:val="003360CF"/>
    <w:rsid w:val="00336317"/>
    <w:rsid w:val="003379C7"/>
    <w:rsid w:val="00340338"/>
    <w:rsid w:val="0034493B"/>
    <w:rsid w:val="0035207F"/>
    <w:rsid w:val="00352F17"/>
    <w:rsid w:val="00353121"/>
    <w:rsid w:val="0035452A"/>
    <w:rsid w:val="00354B2F"/>
    <w:rsid w:val="00354B7F"/>
    <w:rsid w:val="00360A49"/>
    <w:rsid w:val="00360D32"/>
    <w:rsid w:val="00360F69"/>
    <w:rsid w:val="0036360D"/>
    <w:rsid w:val="003641A8"/>
    <w:rsid w:val="003648F7"/>
    <w:rsid w:val="0036623A"/>
    <w:rsid w:val="0037123D"/>
    <w:rsid w:val="00372953"/>
    <w:rsid w:val="00373631"/>
    <w:rsid w:val="003753FC"/>
    <w:rsid w:val="00376206"/>
    <w:rsid w:val="00377631"/>
    <w:rsid w:val="00380678"/>
    <w:rsid w:val="00381372"/>
    <w:rsid w:val="00381799"/>
    <w:rsid w:val="00382539"/>
    <w:rsid w:val="00385951"/>
    <w:rsid w:val="003917F6"/>
    <w:rsid w:val="0039558D"/>
    <w:rsid w:val="00395707"/>
    <w:rsid w:val="003957B7"/>
    <w:rsid w:val="00396059"/>
    <w:rsid w:val="003A1865"/>
    <w:rsid w:val="003A30C7"/>
    <w:rsid w:val="003A52D1"/>
    <w:rsid w:val="003B07DB"/>
    <w:rsid w:val="003B0985"/>
    <w:rsid w:val="003B47E7"/>
    <w:rsid w:val="003B6910"/>
    <w:rsid w:val="003B7EAE"/>
    <w:rsid w:val="003C18C4"/>
    <w:rsid w:val="003C3BDA"/>
    <w:rsid w:val="003C3C1D"/>
    <w:rsid w:val="003C4F28"/>
    <w:rsid w:val="003D176D"/>
    <w:rsid w:val="003D2017"/>
    <w:rsid w:val="003D425E"/>
    <w:rsid w:val="003D68D2"/>
    <w:rsid w:val="003E0891"/>
    <w:rsid w:val="003E17E3"/>
    <w:rsid w:val="003E2C67"/>
    <w:rsid w:val="003E3314"/>
    <w:rsid w:val="003E3D3B"/>
    <w:rsid w:val="003E738F"/>
    <w:rsid w:val="003F0492"/>
    <w:rsid w:val="003F08A3"/>
    <w:rsid w:val="003F2487"/>
    <w:rsid w:val="003F42A5"/>
    <w:rsid w:val="00410AEB"/>
    <w:rsid w:val="00411EB0"/>
    <w:rsid w:val="00420291"/>
    <w:rsid w:val="004263D8"/>
    <w:rsid w:val="0042676B"/>
    <w:rsid w:val="00430482"/>
    <w:rsid w:val="00430C7B"/>
    <w:rsid w:val="0043108A"/>
    <w:rsid w:val="0043232D"/>
    <w:rsid w:val="00433589"/>
    <w:rsid w:val="00435D35"/>
    <w:rsid w:val="00437021"/>
    <w:rsid w:val="00440002"/>
    <w:rsid w:val="004412F5"/>
    <w:rsid w:val="0044341E"/>
    <w:rsid w:val="00444488"/>
    <w:rsid w:val="00446893"/>
    <w:rsid w:val="004469F8"/>
    <w:rsid w:val="00446D84"/>
    <w:rsid w:val="00447D72"/>
    <w:rsid w:val="00453BF6"/>
    <w:rsid w:val="004545E3"/>
    <w:rsid w:val="0045591E"/>
    <w:rsid w:val="00456D70"/>
    <w:rsid w:val="0045764A"/>
    <w:rsid w:val="00457CF6"/>
    <w:rsid w:val="00460B0C"/>
    <w:rsid w:val="00461283"/>
    <w:rsid w:val="00463CC8"/>
    <w:rsid w:val="00465821"/>
    <w:rsid w:val="00471470"/>
    <w:rsid w:val="004720ED"/>
    <w:rsid w:val="00473E6E"/>
    <w:rsid w:val="00476A5B"/>
    <w:rsid w:val="00480322"/>
    <w:rsid w:val="00480507"/>
    <w:rsid w:val="004815F9"/>
    <w:rsid w:val="00483278"/>
    <w:rsid w:val="004844B8"/>
    <w:rsid w:val="0048632B"/>
    <w:rsid w:val="00487B92"/>
    <w:rsid w:val="00490A70"/>
    <w:rsid w:val="00490BB0"/>
    <w:rsid w:val="00491625"/>
    <w:rsid w:val="00492191"/>
    <w:rsid w:val="004928F9"/>
    <w:rsid w:val="00493E3A"/>
    <w:rsid w:val="00496F40"/>
    <w:rsid w:val="004A008B"/>
    <w:rsid w:val="004A033F"/>
    <w:rsid w:val="004A239D"/>
    <w:rsid w:val="004A2D3D"/>
    <w:rsid w:val="004A37E1"/>
    <w:rsid w:val="004A4518"/>
    <w:rsid w:val="004A68A0"/>
    <w:rsid w:val="004B0D5E"/>
    <w:rsid w:val="004B2B98"/>
    <w:rsid w:val="004B3632"/>
    <w:rsid w:val="004B4EC3"/>
    <w:rsid w:val="004B54E7"/>
    <w:rsid w:val="004B596C"/>
    <w:rsid w:val="004B5D7C"/>
    <w:rsid w:val="004C0029"/>
    <w:rsid w:val="004C0F37"/>
    <w:rsid w:val="004C3377"/>
    <w:rsid w:val="004C3E6C"/>
    <w:rsid w:val="004C7377"/>
    <w:rsid w:val="004D1110"/>
    <w:rsid w:val="004D5F5E"/>
    <w:rsid w:val="004D71B9"/>
    <w:rsid w:val="004E08F5"/>
    <w:rsid w:val="004E1179"/>
    <w:rsid w:val="004E24F1"/>
    <w:rsid w:val="004E3CA8"/>
    <w:rsid w:val="004E4823"/>
    <w:rsid w:val="004E69E0"/>
    <w:rsid w:val="004F3655"/>
    <w:rsid w:val="004F3DF9"/>
    <w:rsid w:val="004F5A24"/>
    <w:rsid w:val="004F68BF"/>
    <w:rsid w:val="004F77D7"/>
    <w:rsid w:val="004F7EB9"/>
    <w:rsid w:val="00500600"/>
    <w:rsid w:val="00500C21"/>
    <w:rsid w:val="00501061"/>
    <w:rsid w:val="00503459"/>
    <w:rsid w:val="0050354E"/>
    <w:rsid w:val="00505425"/>
    <w:rsid w:val="00505896"/>
    <w:rsid w:val="0050692B"/>
    <w:rsid w:val="005072B7"/>
    <w:rsid w:val="0050757D"/>
    <w:rsid w:val="005132E8"/>
    <w:rsid w:val="00514417"/>
    <w:rsid w:val="00515E7B"/>
    <w:rsid w:val="005166C8"/>
    <w:rsid w:val="00517133"/>
    <w:rsid w:val="00520CA3"/>
    <w:rsid w:val="00523954"/>
    <w:rsid w:val="00524118"/>
    <w:rsid w:val="005256E1"/>
    <w:rsid w:val="00525BFD"/>
    <w:rsid w:val="00526199"/>
    <w:rsid w:val="00526262"/>
    <w:rsid w:val="00527CBB"/>
    <w:rsid w:val="00527D3D"/>
    <w:rsid w:val="00532E0F"/>
    <w:rsid w:val="0053451C"/>
    <w:rsid w:val="005353C8"/>
    <w:rsid w:val="0054291F"/>
    <w:rsid w:val="00542F66"/>
    <w:rsid w:val="005464F3"/>
    <w:rsid w:val="00546DDD"/>
    <w:rsid w:val="005473D4"/>
    <w:rsid w:val="00547603"/>
    <w:rsid w:val="00553544"/>
    <w:rsid w:val="00553784"/>
    <w:rsid w:val="0055383D"/>
    <w:rsid w:val="00557097"/>
    <w:rsid w:val="00560C34"/>
    <w:rsid w:val="00564B7B"/>
    <w:rsid w:val="00566F51"/>
    <w:rsid w:val="00567A97"/>
    <w:rsid w:val="005703C4"/>
    <w:rsid w:val="005720C4"/>
    <w:rsid w:val="00575D7C"/>
    <w:rsid w:val="00581DA7"/>
    <w:rsid w:val="00582E79"/>
    <w:rsid w:val="00582F71"/>
    <w:rsid w:val="00583678"/>
    <w:rsid w:val="005863A9"/>
    <w:rsid w:val="00590292"/>
    <w:rsid w:val="00590843"/>
    <w:rsid w:val="00590F61"/>
    <w:rsid w:val="00591EBE"/>
    <w:rsid w:val="005949E5"/>
    <w:rsid w:val="00596FF8"/>
    <w:rsid w:val="005A79D4"/>
    <w:rsid w:val="005B242F"/>
    <w:rsid w:val="005B491B"/>
    <w:rsid w:val="005B5A6F"/>
    <w:rsid w:val="005B5FD2"/>
    <w:rsid w:val="005B7165"/>
    <w:rsid w:val="005C0563"/>
    <w:rsid w:val="005C06EB"/>
    <w:rsid w:val="005C0D6F"/>
    <w:rsid w:val="005C1DDD"/>
    <w:rsid w:val="005C1F2A"/>
    <w:rsid w:val="005C3525"/>
    <w:rsid w:val="005C5CF8"/>
    <w:rsid w:val="005D0547"/>
    <w:rsid w:val="005D0836"/>
    <w:rsid w:val="005D0DC3"/>
    <w:rsid w:val="005D2694"/>
    <w:rsid w:val="005E382D"/>
    <w:rsid w:val="005F0D52"/>
    <w:rsid w:val="005F3276"/>
    <w:rsid w:val="005F33C2"/>
    <w:rsid w:val="00600B71"/>
    <w:rsid w:val="00602F73"/>
    <w:rsid w:val="0060359E"/>
    <w:rsid w:val="00604C70"/>
    <w:rsid w:val="006057F9"/>
    <w:rsid w:val="006058EB"/>
    <w:rsid w:val="006063A3"/>
    <w:rsid w:val="006075BD"/>
    <w:rsid w:val="006078C8"/>
    <w:rsid w:val="00607C03"/>
    <w:rsid w:val="00610B09"/>
    <w:rsid w:val="00611021"/>
    <w:rsid w:val="00614CDB"/>
    <w:rsid w:val="00616BCA"/>
    <w:rsid w:val="0061703A"/>
    <w:rsid w:val="00620764"/>
    <w:rsid w:val="006209DD"/>
    <w:rsid w:val="00622741"/>
    <w:rsid w:val="00622FA5"/>
    <w:rsid w:val="006346C0"/>
    <w:rsid w:val="00635719"/>
    <w:rsid w:val="0063610B"/>
    <w:rsid w:val="00636BC9"/>
    <w:rsid w:val="006376F2"/>
    <w:rsid w:val="006520E6"/>
    <w:rsid w:val="006529C7"/>
    <w:rsid w:val="00653EC2"/>
    <w:rsid w:val="00664E9B"/>
    <w:rsid w:val="00665525"/>
    <w:rsid w:val="00667F14"/>
    <w:rsid w:val="00673DDB"/>
    <w:rsid w:val="006744BA"/>
    <w:rsid w:val="0067747B"/>
    <w:rsid w:val="0068100A"/>
    <w:rsid w:val="006813A3"/>
    <w:rsid w:val="006847E6"/>
    <w:rsid w:val="00684E28"/>
    <w:rsid w:val="00686718"/>
    <w:rsid w:val="0069053F"/>
    <w:rsid w:val="00692FE5"/>
    <w:rsid w:val="00693364"/>
    <w:rsid w:val="00694B13"/>
    <w:rsid w:val="00694BF0"/>
    <w:rsid w:val="00695952"/>
    <w:rsid w:val="00697BF8"/>
    <w:rsid w:val="006A49E3"/>
    <w:rsid w:val="006B3120"/>
    <w:rsid w:val="006B47E7"/>
    <w:rsid w:val="006B52ED"/>
    <w:rsid w:val="006B7435"/>
    <w:rsid w:val="006B7E16"/>
    <w:rsid w:val="006C3160"/>
    <w:rsid w:val="006C5F49"/>
    <w:rsid w:val="006C639B"/>
    <w:rsid w:val="006D0596"/>
    <w:rsid w:val="006D2112"/>
    <w:rsid w:val="006D26C0"/>
    <w:rsid w:val="006D29F1"/>
    <w:rsid w:val="006D337C"/>
    <w:rsid w:val="006D6778"/>
    <w:rsid w:val="006D705F"/>
    <w:rsid w:val="006E455D"/>
    <w:rsid w:val="006E4A9A"/>
    <w:rsid w:val="006E5C35"/>
    <w:rsid w:val="006F066E"/>
    <w:rsid w:val="006F23A6"/>
    <w:rsid w:val="006F5DA5"/>
    <w:rsid w:val="006F606C"/>
    <w:rsid w:val="00701A83"/>
    <w:rsid w:val="00702089"/>
    <w:rsid w:val="007041C8"/>
    <w:rsid w:val="00704499"/>
    <w:rsid w:val="00705330"/>
    <w:rsid w:val="00706880"/>
    <w:rsid w:val="007109A7"/>
    <w:rsid w:val="00711451"/>
    <w:rsid w:val="00712410"/>
    <w:rsid w:val="00714059"/>
    <w:rsid w:val="00717841"/>
    <w:rsid w:val="007201AC"/>
    <w:rsid w:val="0072072D"/>
    <w:rsid w:val="00720A1B"/>
    <w:rsid w:val="00727446"/>
    <w:rsid w:val="007279D6"/>
    <w:rsid w:val="007316AC"/>
    <w:rsid w:val="007341ED"/>
    <w:rsid w:val="007345D6"/>
    <w:rsid w:val="00737B6D"/>
    <w:rsid w:val="007411D6"/>
    <w:rsid w:val="00741397"/>
    <w:rsid w:val="00750739"/>
    <w:rsid w:val="0075104A"/>
    <w:rsid w:val="00751161"/>
    <w:rsid w:val="007512E8"/>
    <w:rsid w:val="007533A6"/>
    <w:rsid w:val="00754F1E"/>
    <w:rsid w:val="007551D7"/>
    <w:rsid w:val="0075626B"/>
    <w:rsid w:val="0075749F"/>
    <w:rsid w:val="0076145A"/>
    <w:rsid w:val="00761A14"/>
    <w:rsid w:val="00763D65"/>
    <w:rsid w:val="00765757"/>
    <w:rsid w:val="00771F57"/>
    <w:rsid w:val="00774ED9"/>
    <w:rsid w:val="00776B26"/>
    <w:rsid w:val="007770BA"/>
    <w:rsid w:val="0078160D"/>
    <w:rsid w:val="0078181C"/>
    <w:rsid w:val="00781D78"/>
    <w:rsid w:val="00784D4F"/>
    <w:rsid w:val="00784D5A"/>
    <w:rsid w:val="007866AA"/>
    <w:rsid w:val="00786D81"/>
    <w:rsid w:val="00787230"/>
    <w:rsid w:val="00794880"/>
    <w:rsid w:val="007952EC"/>
    <w:rsid w:val="007968B6"/>
    <w:rsid w:val="007974A5"/>
    <w:rsid w:val="007A0CD7"/>
    <w:rsid w:val="007A12A6"/>
    <w:rsid w:val="007A305A"/>
    <w:rsid w:val="007A3731"/>
    <w:rsid w:val="007A4616"/>
    <w:rsid w:val="007A5D04"/>
    <w:rsid w:val="007A7F0E"/>
    <w:rsid w:val="007B4AAD"/>
    <w:rsid w:val="007B5C72"/>
    <w:rsid w:val="007B6DEC"/>
    <w:rsid w:val="007B7151"/>
    <w:rsid w:val="007C21C1"/>
    <w:rsid w:val="007C2675"/>
    <w:rsid w:val="007C2BCE"/>
    <w:rsid w:val="007C5FD5"/>
    <w:rsid w:val="007C7D0F"/>
    <w:rsid w:val="007D37B1"/>
    <w:rsid w:val="007D3C49"/>
    <w:rsid w:val="007D3D24"/>
    <w:rsid w:val="007D5CF5"/>
    <w:rsid w:val="007D63B5"/>
    <w:rsid w:val="007E1F5F"/>
    <w:rsid w:val="007E21D0"/>
    <w:rsid w:val="007E39C8"/>
    <w:rsid w:val="007E5A0C"/>
    <w:rsid w:val="007E6059"/>
    <w:rsid w:val="007E69E2"/>
    <w:rsid w:val="007F3D69"/>
    <w:rsid w:val="007F469B"/>
    <w:rsid w:val="007F526A"/>
    <w:rsid w:val="007F5958"/>
    <w:rsid w:val="008016E2"/>
    <w:rsid w:val="0080182C"/>
    <w:rsid w:val="00804378"/>
    <w:rsid w:val="008049AA"/>
    <w:rsid w:val="00805515"/>
    <w:rsid w:val="008056FC"/>
    <w:rsid w:val="008067F7"/>
    <w:rsid w:val="00806839"/>
    <w:rsid w:val="00807673"/>
    <w:rsid w:val="0081396E"/>
    <w:rsid w:val="00813AE7"/>
    <w:rsid w:val="0081403F"/>
    <w:rsid w:val="00814495"/>
    <w:rsid w:val="0081621D"/>
    <w:rsid w:val="00816D0A"/>
    <w:rsid w:val="00817CD8"/>
    <w:rsid w:val="00820B6B"/>
    <w:rsid w:val="00821C88"/>
    <w:rsid w:val="00822B7C"/>
    <w:rsid w:val="008241D0"/>
    <w:rsid w:val="00825C68"/>
    <w:rsid w:val="00827AE1"/>
    <w:rsid w:val="00834910"/>
    <w:rsid w:val="00852718"/>
    <w:rsid w:val="00854E6B"/>
    <w:rsid w:val="00861165"/>
    <w:rsid w:val="00862EB6"/>
    <w:rsid w:val="0086737C"/>
    <w:rsid w:val="00867F63"/>
    <w:rsid w:val="00873CF2"/>
    <w:rsid w:val="008751F6"/>
    <w:rsid w:val="00875843"/>
    <w:rsid w:val="0087761F"/>
    <w:rsid w:val="00880078"/>
    <w:rsid w:val="00882D82"/>
    <w:rsid w:val="00884DB9"/>
    <w:rsid w:val="0089042A"/>
    <w:rsid w:val="00891247"/>
    <w:rsid w:val="00893F1C"/>
    <w:rsid w:val="00895231"/>
    <w:rsid w:val="00895531"/>
    <w:rsid w:val="008956F0"/>
    <w:rsid w:val="00896E34"/>
    <w:rsid w:val="00897B7D"/>
    <w:rsid w:val="00897BAB"/>
    <w:rsid w:val="008A163C"/>
    <w:rsid w:val="008A18A7"/>
    <w:rsid w:val="008A224C"/>
    <w:rsid w:val="008A2ABF"/>
    <w:rsid w:val="008A330C"/>
    <w:rsid w:val="008A40F1"/>
    <w:rsid w:val="008A6C6D"/>
    <w:rsid w:val="008B0DB1"/>
    <w:rsid w:val="008B273B"/>
    <w:rsid w:val="008B2E47"/>
    <w:rsid w:val="008B63CD"/>
    <w:rsid w:val="008B75D4"/>
    <w:rsid w:val="008B771B"/>
    <w:rsid w:val="008C2398"/>
    <w:rsid w:val="008C285C"/>
    <w:rsid w:val="008C6A24"/>
    <w:rsid w:val="008D0F90"/>
    <w:rsid w:val="008D27A7"/>
    <w:rsid w:val="008D302B"/>
    <w:rsid w:val="008D4A19"/>
    <w:rsid w:val="008D5B9C"/>
    <w:rsid w:val="008E3873"/>
    <w:rsid w:val="008E417C"/>
    <w:rsid w:val="008E489C"/>
    <w:rsid w:val="008E58CA"/>
    <w:rsid w:val="008E6AE8"/>
    <w:rsid w:val="008E6CC0"/>
    <w:rsid w:val="008E7003"/>
    <w:rsid w:val="008E7813"/>
    <w:rsid w:val="008E7EA9"/>
    <w:rsid w:val="008F0197"/>
    <w:rsid w:val="008F0E5D"/>
    <w:rsid w:val="008F2452"/>
    <w:rsid w:val="008F586A"/>
    <w:rsid w:val="0090081E"/>
    <w:rsid w:val="00903D6C"/>
    <w:rsid w:val="00904807"/>
    <w:rsid w:val="009059B6"/>
    <w:rsid w:val="009059F7"/>
    <w:rsid w:val="00906ADE"/>
    <w:rsid w:val="009106C3"/>
    <w:rsid w:val="0091299A"/>
    <w:rsid w:val="00912F96"/>
    <w:rsid w:val="0091614C"/>
    <w:rsid w:val="00916597"/>
    <w:rsid w:val="009168E7"/>
    <w:rsid w:val="0092603B"/>
    <w:rsid w:val="00927AB8"/>
    <w:rsid w:val="00930C9F"/>
    <w:rsid w:val="00931A29"/>
    <w:rsid w:val="00933E04"/>
    <w:rsid w:val="00935477"/>
    <w:rsid w:val="00936E98"/>
    <w:rsid w:val="009409CC"/>
    <w:rsid w:val="00940D61"/>
    <w:rsid w:val="00943E0E"/>
    <w:rsid w:val="009463D5"/>
    <w:rsid w:val="00946B46"/>
    <w:rsid w:val="0094775A"/>
    <w:rsid w:val="00952704"/>
    <w:rsid w:val="0095607C"/>
    <w:rsid w:val="0095748D"/>
    <w:rsid w:val="00960A3D"/>
    <w:rsid w:val="00960F63"/>
    <w:rsid w:val="00963BFB"/>
    <w:rsid w:val="009641D3"/>
    <w:rsid w:val="0096529F"/>
    <w:rsid w:val="00971897"/>
    <w:rsid w:val="00972267"/>
    <w:rsid w:val="009723FC"/>
    <w:rsid w:val="00972D09"/>
    <w:rsid w:val="00976715"/>
    <w:rsid w:val="00977A33"/>
    <w:rsid w:val="00977F22"/>
    <w:rsid w:val="00980017"/>
    <w:rsid w:val="009866F5"/>
    <w:rsid w:val="0099247F"/>
    <w:rsid w:val="00993359"/>
    <w:rsid w:val="009933DD"/>
    <w:rsid w:val="0099538A"/>
    <w:rsid w:val="009965FA"/>
    <w:rsid w:val="009975A5"/>
    <w:rsid w:val="009A0198"/>
    <w:rsid w:val="009A10C4"/>
    <w:rsid w:val="009A1656"/>
    <w:rsid w:val="009A1F4C"/>
    <w:rsid w:val="009A36DB"/>
    <w:rsid w:val="009A3CFF"/>
    <w:rsid w:val="009A4779"/>
    <w:rsid w:val="009A4924"/>
    <w:rsid w:val="009A53AB"/>
    <w:rsid w:val="009A780D"/>
    <w:rsid w:val="009B03AD"/>
    <w:rsid w:val="009B098B"/>
    <w:rsid w:val="009B364C"/>
    <w:rsid w:val="009B5139"/>
    <w:rsid w:val="009B5218"/>
    <w:rsid w:val="009B5833"/>
    <w:rsid w:val="009B5F28"/>
    <w:rsid w:val="009B7756"/>
    <w:rsid w:val="009B7938"/>
    <w:rsid w:val="009C22A8"/>
    <w:rsid w:val="009C5C4D"/>
    <w:rsid w:val="009C5D09"/>
    <w:rsid w:val="009C6534"/>
    <w:rsid w:val="009C7B1A"/>
    <w:rsid w:val="009D1E19"/>
    <w:rsid w:val="009D2407"/>
    <w:rsid w:val="009D79DC"/>
    <w:rsid w:val="009E032B"/>
    <w:rsid w:val="009E073A"/>
    <w:rsid w:val="009E10CE"/>
    <w:rsid w:val="009E39CA"/>
    <w:rsid w:val="009E3F1F"/>
    <w:rsid w:val="009E613C"/>
    <w:rsid w:val="009E63B3"/>
    <w:rsid w:val="009E655C"/>
    <w:rsid w:val="009E6B85"/>
    <w:rsid w:val="009F00DF"/>
    <w:rsid w:val="009F2D28"/>
    <w:rsid w:val="009F58E8"/>
    <w:rsid w:val="00A010B6"/>
    <w:rsid w:val="00A045E6"/>
    <w:rsid w:val="00A07089"/>
    <w:rsid w:val="00A10F5D"/>
    <w:rsid w:val="00A11CAE"/>
    <w:rsid w:val="00A13BC6"/>
    <w:rsid w:val="00A140BE"/>
    <w:rsid w:val="00A14141"/>
    <w:rsid w:val="00A154D8"/>
    <w:rsid w:val="00A15800"/>
    <w:rsid w:val="00A177DA"/>
    <w:rsid w:val="00A200BA"/>
    <w:rsid w:val="00A21803"/>
    <w:rsid w:val="00A24F97"/>
    <w:rsid w:val="00A34E7D"/>
    <w:rsid w:val="00A350DF"/>
    <w:rsid w:val="00A359AA"/>
    <w:rsid w:val="00A35DEF"/>
    <w:rsid w:val="00A41D01"/>
    <w:rsid w:val="00A42448"/>
    <w:rsid w:val="00A43552"/>
    <w:rsid w:val="00A44E55"/>
    <w:rsid w:val="00A52FF7"/>
    <w:rsid w:val="00A5315C"/>
    <w:rsid w:val="00A60986"/>
    <w:rsid w:val="00A610E9"/>
    <w:rsid w:val="00A61355"/>
    <w:rsid w:val="00A613C9"/>
    <w:rsid w:val="00A6310D"/>
    <w:rsid w:val="00A66E6E"/>
    <w:rsid w:val="00A67E81"/>
    <w:rsid w:val="00A71346"/>
    <w:rsid w:val="00A74C96"/>
    <w:rsid w:val="00A75612"/>
    <w:rsid w:val="00A75CF5"/>
    <w:rsid w:val="00A774EB"/>
    <w:rsid w:val="00A77DF7"/>
    <w:rsid w:val="00A810BC"/>
    <w:rsid w:val="00A82772"/>
    <w:rsid w:val="00A861E5"/>
    <w:rsid w:val="00A920A9"/>
    <w:rsid w:val="00A934A7"/>
    <w:rsid w:val="00A93F1E"/>
    <w:rsid w:val="00A95438"/>
    <w:rsid w:val="00A957DF"/>
    <w:rsid w:val="00AA1441"/>
    <w:rsid w:val="00AA2A4E"/>
    <w:rsid w:val="00AA389E"/>
    <w:rsid w:val="00AA7CDF"/>
    <w:rsid w:val="00AB177F"/>
    <w:rsid w:val="00AB5E27"/>
    <w:rsid w:val="00AB7F1C"/>
    <w:rsid w:val="00AC7406"/>
    <w:rsid w:val="00AD0C1A"/>
    <w:rsid w:val="00AD2DF8"/>
    <w:rsid w:val="00AD2FAE"/>
    <w:rsid w:val="00AD4914"/>
    <w:rsid w:val="00AD589E"/>
    <w:rsid w:val="00AD65E4"/>
    <w:rsid w:val="00AD72EE"/>
    <w:rsid w:val="00AE1664"/>
    <w:rsid w:val="00AE494B"/>
    <w:rsid w:val="00AE4DA6"/>
    <w:rsid w:val="00AE5BD7"/>
    <w:rsid w:val="00AE74EB"/>
    <w:rsid w:val="00AF110C"/>
    <w:rsid w:val="00AF3096"/>
    <w:rsid w:val="00AF3163"/>
    <w:rsid w:val="00AF3CDD"/>
    <w:rsid w:val="00AF4DE1"/>
    <w:rsid w:val="00AF5671"/>
    <w:rsid w:val="00AF5F67"/>
    <w:rsid w:val="00B02A34"/>
    <w:rsid w:val="00B035EC"/>
    <w:rsid w:val="00B04B67"/>
    <w:rsid w:val="00B05AF8"/>
    <w:rsid w:val="00B077B7"/>
    <w:rsid w:val="00B11A6A"/>
    <w:rsid w:val="00B14C35"/>
    <w:rsid w:val="00B164DB"/>
    <w:rsid w:val="00B21441"/>
    <w:rsid w:val="00B21751"/>
    <w:rsid w:val="00B22C5D"/>
    <w:rsid w:val="00B23453"/>
    <w:rsid w:val="00B27B01"/>
    <w:rsid w:val="00B31190"/>
    <w:rsid w:val="00B31229"/>
    <w:rsid w:val="00B32F1D"/>
    <w:rsid w:val="00B33329"/>
    <w:rsid w:val="00B34330"/>
    <w:rsid w:val="00B35F62"/>
    <w:rsid w:val="00B40429"/>
    <w:rsid w:val="00B46B78"/>
    <w:rsid w:val="00B478BD"/>
    <w:rsid w:val="00B47E26"/>
    <w:rsid w:val="00B5149E"/>
    <w:rsid w:val="00B51F71"/>
    <w:rsid w:val="00B520CD"/>
    <w:rsid w:val="00B522ED"/>
    <w:rsid w:val="00B52C58"/>
    <w:rsid w:val="00B54490"/>
    <w:rsid w:val="00B5561F"/>
    <w:rsid w:val="00B56DFB"/>
    <w:rsid w:val="00B56FED"/>
    <w:rsid w:val="00B621A4"/>
    <w:rsid w:val="00B62573"/>
    <w:rsid w:val="00B64D24"/>
    <w:rsid w:val="00B664F7"/>
    <w:rsid w:val="00B679CA"/>
    <w:rsid w:val="00B67E64"/>
    <w:rsid w:val="00B72186"/>
    <w:rsid w:val="00B723E6"/>
    <w:rsid w:val="00B72AD8"/>
    <w:rsid w:val="00B7344D"/>
    <w:rsid w:val="00B74F55"/>
    <w:rsid w:val="00B75C52"/>
    <w:rsid w:val="00B83EFA"/>
    <w:rsid w:val="00B865F9"/>
    <w:rsid w:val="00B93143"/>
    <w:rsid w:val="00B93464"/>
    <w:rsid w:val="00B947AD"/>
    <w:rsid w:val="00B96322"/>
    <w:rsid w:val="00B97D05"/>
    <w:rsid w:val="00BA001A"/>
    <w:rsid w:val="00BA1BFD"/>
    <w:rsid w:val="00BA4A72"/>
    <w:rsid w:val="00BB204A"/>
    <w:rsid w:val="00BB2420"/>
    <w:rsid w:val="00BB3444"/>
    <w:rsid w:val="00BB3E89"/>
    <w:rsid w:val="00BB4223"/>
    <w:rsid w:val="00BB5F00"/>
    <w:rsid w:val="00BB635E"/>
    <w:rsid w:val="00BC1C42"/>
    <w:rsid w:val="00BC2914"/>
    <w:rsid w:val="00BC3F12"/>
    <w:rsid w:val="00BC417D"/>
    <w:rsid w:val="00BD1490"/>
    <w:rsid w:val="00BD16BA"/>
    <w:rsid w:val="00BD1AE5"/>
    <w:rsid w:val="00BD4EFC"/>
    <w:rsid w:val="00BD57EB"/>
    <w:rsid w:val="00BD5B80"/>
    <w:rsid w:val="00BD5DC6"/>
    <w:rsid w:val="00BD64A5"/>
    <w:rsid w:val="00BE018C"/>
    <w:rsid w:val="00BE30BB"/>
    <w:rsid w:val="00BF0794"/>
    <w:rsid w:val="00BF134F"/>
    <w:rsid w:val="00BF4352"/>
    <w:rsid w:val="00BF4A4C"/>
    <w:rsid w:val="00C0053B"/>
    <w:rsid w:val="00C0094E"/>
    <w:rsid w:val="00C012C9"/>
    <w:rsid w:val="00C0212E"/>
    <w:rsid w:val="00C02558"/>
    <w:rsid w:val="00C029F9"/>
    <w:rsid w:val="00C04FC8"/>
    <w:rsid w:val="00C10DCE"/>
    <w:rsid w:val="00C12C55"/>
    <w:rsid w:val="00C136A6"/>
    <w:rsid w:val="00C1409B"/>
    <w:rsid w:val="00C14344"/>
    <w:rsid w:val="00C1575C"/>
    <w:rsid w:val="00C159EB"/>
    <w:rsid w:val="00C15B59"/>
    <w:rsid w:val="00C15E20"/>
    <w:rsid w:val="00C16689"/>
    <w:rsid w:val="00C23880"/>
    <w:rsid w:val="00C261D3"/>
    <w:rsid w:val="00C30329"/>
    <w:rsid w:val="00C34981"/>
    <w:rsid w:val="00C37B00"/>
    <w:rsid w:val="00C40402"/>
    <w:rsid w:val="00C42C6A"/>
    <w:rsid w:val="00C50D41"/>
    <w:rsid w:val="00C50FCF"/>
    <w:rsid w:val="00C51E00"/>
    <w:rsid w:val="00C5258F"/>
    <w:rsid w:val="00C53DDE"/>
    <w:rsid w:val="00C573F7"/>
    <w:rsid w:val="00C61BA7"/>
    <w:rsid w:val="00C63A2E"/>
    <w:rsid w:val="00C64303"/>
    <w:rsid w:val="00C668AE"/>
    <w:rsid w:val="00C66C73"/>
    <w:rsid w:val="00C67BC7"/>
    <w:rsid w:val="00C70BDE"/>
    <w:rsid w:val="00C71C84"/>
    <w:rsid w:val="00C728AD"/>
    <w:rsid w:val="00C73723"/>
    <w:rsid w:val="00C745B3"/>
    <w:rsid w:val="00C745EE"/>
    <w:rsid w:val="00C74A1F"/>
    <w:rsid w:val="00C74A79"/>
    <w:rsid w:val="00C751C5"/>
    <w:rsid w:val="00C76830"/>
    <w:rsid w:val="00C77B95"/>
    <w:rsid w:val="00C81705"/>
    <w:rsid w:val="00C81FCC"/>
    <w:rsid w:val="00C831A9"/>
    <w:rsid w:val="00C8398F"/>
    <w:rsid w:val="00C85593"/>
    <w:rsid w:val="00C85863"/>
    <w:rsid w:val="00C87063"/>
    <w:rsid w:val="00C8764C"/>
    <w:rsid w:val="00C96A63"/>
    <w:rsid w:val="00C97904"/>
    <w:rsid w:val="00CA1866"/>
    <w:rsid w:val="00CA1FDC"/>
    <w:rsid w:val="00CA2442"/>
    <w:rsid w:val="00CA4F14"/>
    <w:rsid w:val="00CA6DFE"/>
    <w:rsid w:val="00CA7108"/>
    <w:rsid w:val="00CA7648"/>
    <w:rsid w:val="00CB0DD1"/>
    <w:rsid w:val="00CB2030"/>
    <w:rsid w:val="00CB2072"/>
    <w:rsid w:val="00CB4E95"/>
    <w:rsid w:val="00CB4EF6"/>
    <w:rsid w:val="00CB764F"/>
    <w:rsid w:val="00CB7A40"/>
    <w:rsid w:val="00CC211F"/>
    <w:rsid w:val="00CC3212"/>
    <w:rsid w:val="00CC3D93"/>
    <w:rsid w:val="00CC6B3C"/>
    <w:rsid w:val="00CD014C"/>
    <w:rsid w:val="00CD0D97"/>
    <w:rsid w:val="00CD1319"/>
    <w:rsid w:val="00CD3C1E"/>
    <w:rsid w:val="00CD3EC8"/>
    <w:rsid w:val="00CD454A"/>
    <w:rsid w:val="00CE4386"/>
    <w:rsid w:val="00CE58EB"/>
    <w:rsid w:val="00CE62AE"/>
    <w:rsid w:val="00CF3BAD"/>
    <w:rsid w:val="00CF636F"/>
    <w:rsid w:val="00CF6AD4"/>
    <w:rsid w:val="00CF7EB9"/>
    <w:rsid w:val="00D0008E"/>
    <w:rsid w:val="00D00294"/>
    <w:rsid w:val="00D02562"/>
    <w:rsid w:val="00D05066"/>
    <w:rsid w:val="00D06127"/>
    <w:rsid w:val="00D06B6B"/>
    <w:rsid w:val="00D10F54"/>
    <w:rsid w:val="00D116CB"/>
    <w:rsid w:val="00D11F20"/>
    <w:rsid w:val="00D132D2"/>
    <w:rsid w:val="00D13C2E"/>
    <w:rsid w:val="00D14B81"/>
    <w:rsid w:val="00D16851"/>
    <w:rsid w:val="00D208A8"/>
    <w:rsid w:val="00D2249C"/>
    <w:rsid w:val="00D244FA"/>
    <w:rsid w:val="00D26199"/>
    <w:rsid w:val="00D2695D"/>
    <w:rsid w:val="00D27A95"/>
    <w:rsid w:val="00D27AFA"/>
    <w:rsid w:val="00D320B9"/>
    <w:rsid w:val="00D3235D"/>
    <w:rsid w:val="00D332C9"/>
    <w:rsid w:val="00D33F5E"/>
    <w:rsid w:val="00D34A6B"/>
    <w:rsid w:val="00D40DE3"/>
    <w:rsid w:val="00D4386B"/>
    <w:rsid w:val="00D456E4"/>
    <w:rsid w:val="00D459A0"/>
    <w:rsid w:val="00D472B2"/>
    <w:rsid w:val="00D479C1"/>
    <w:rsid w:val="00D52390"/>
    <w:rsid w:val="00D5263F"/>
    <w:rsid w:val="00D529BD"/>
    <w:rsid w:val="00D541C0"/>
    <w:rsid w:val="00D54574"/>
    <w:rsid w:val="00D54701"/>
    <w:rsid w:val="00D55ACE"/>
    <w:rsid w:val="00D60F09"/>
    <w:rsid w:val="00D61325"/>
    <w:rsid w:val="00D6185D"/>
    <w:rsid w:val="00D707DD"/>
    <w:rsid w:val="00D715FB"/>
    <w:rsid w:val="00D72084"/>
    <w:rsid w:val="00D72450"/>
    <w:rsid w:val="00D72D2E"/>
    <w:rsid w:val="00D76B56"/>
    <w:rsid w:val="00D77E21"/>
    <w:rsid w:val="00D834EA"/>
    <w:rsid w:val="00D83522"/>
    <w:rsid w:val="00D85E60"/>
    <w:rsid w:val="00D869CE"/>
    <w:rsid w:val="00D86A40"/>
    <w:rsid w:val="00D900E3"/>
    <w:rsid w:val="00D9237F"/>
    <w:rsid w:val="00D93065"/>
    <w:rsid w:val="00D94B29"/>
    <w:rsid w:val="00D94E24"/>
    <w:rsid w:val="00D974CC"/>
    <w:rsid w:val="00DA0ED2"/>
    <w:rsid w:val="00DA1D59"/>
    <w:rsid w:val="00DA38AF"/>
    <w:rsid w:val="00DA4F0D"/>
    <w:rsid w:val="00DA584F"/>
    <w:rsid w:val="00DA623D"/>
    <w:rsid w:val="00DA6FAE"/>
    <w:rsid w:val="00DA7B0F"/>
    <w:rsid w:val="00DB08A3"/>
    <w:rsid w:val="00DB0CD2"/>
    <w:rsid w:val="00DB0F5D"/>
    <w:rsid w:val="00DB58AC"/>
    <w:rsid w:val="00DB70D2"/>
    <w:rsid w:val="00DC0D6D"/>
    <w:rsid w:val="00DC184D"/>
    <w:rsid w:val="00DC234F"/>
    <w:rsid w:val="00DC39B1"/>
    <w:rsid w:val="00DC3FEF"/>
    <w:rsid w:val="00DC477B"/>
    <w:rsid w:val="00DC4A0B"/>
    <w:rsid w:val="00DC4B3C"/>
    <w:rsid w:val="00DD1C70"/>
    <w:rsid w:val="00DD1E04"/>
    <w:rsid w:val="00DD5D34"/>
    <w:rsid w:val="00DD767F"/>
    <w:rsid w:val="00DE176B"/>
    <w:rsid w:val="00DE3856"/>
    <w:rsid w:val="00DE52A5"/>
    <w:rsid w:val="00DE5C04"/>
    <w:rsid w:val="00DF4775"/>
    <w:rsid w:val="00DF482E"/>
    <w:rsid w:val="00DF689F"/>
    <w:rsid w:val="00E004E5"/>
    <w:rsid w:val="00E10B68"/>
    <w:rsid w:val="00E12491"/>
    <w:rsid w:val="00E1377E"/>
    <w:rsid w:val="00E14622"/>
    <w:rsid w:val="00E16B28"/>
    <w:rsid w:val="00E2151B"/>
    <w:rsid w:val="00E2188C"/>
    <w:rsid w:val="00E2227A"/>
    <w:rsid w:val="00E23DCC"/>
    <w:rsid w:val="00E251EB"/>
    <w:rsid w:val="00E2577F"/>
    <w:rsid w:val="00E25976"/>
    <w:rsid w:val="00E27C1F"/>
    <w:rsid w:val="00E32B68"/>
    <w:rsid w:val="00E33DA7"/>
    <w:rsid w:val="00E3540B"/>
    <w:rsid w:val="00E37B91"/>
    <w:rsid w:val="00E37C10"/>
    <w:rsid w:val="00E4025A"/>
    <w:rsid w:val="00E415C0"/>
    <w:rsid w:val="00E42D5C"/>
    <w:rsid w:val="00E45390"/>
    <w:rsid w:val="00E45CF5"/>
    <w:rsid w:val="00E478D7"/>
    <w:rsid w:val="00E47D10"/>
    <w:rsid w:val="00E502A6"/>
    <w:rsid w:val="00E508D2"/>
    <w:rsid w:val="00E57DD7"/>
    <w:rsid w:val="00E600ED"/>
    <w:rsid w:val="00E620DB"/>
    <w:rsid w:val="00E639BD"/>
    <w:rsid w:val="00E65BD9"/>
    <w:rsid w:val="00E6653D"/>
    <w:rsid w:val="00E70494"/>
    <w:rsid w:val="00E70BC8"/>
    <w:rsid w:val="00E7114C"/>
    <w:rsid w:val="00E7183D"/>
    <w:rsid w:val="00E7481A"/>
    <w:rsid w:val="00E75A69"/>
    <w:rsid w:val="00E93DC2"/>
    <w:rsid w:val="00EA0D94"/>
    <w:rsid w:val="00EA3AA3"/>
    <w:rsid w:val="00EA4156"/>
    <w:rsid w:val="00EA41B2"/>
    <w:rsid w:val="00EB0F3B"/>
    <w:rsid w:val="00EB1684"/>
    <w:rsid w:val="00EB31E1"/>
    <w:rsid w:val="00EB571C"/>
    <w:rsid w:val="00EB5C5A"/>
    <w:rsid w:val="00EB5E89"/>
    <w:rsid w:val="00EC048D"/>
    <w:rsid w:val="00EC2E49"/>
    <w:rsid w:val="00EC47CB"/>
    <w:rsid w:val="00EC4F2A"/>
    <w:rsid w:val="00EC623B"/>
    <w:rsid w:val="00ED0BE4"/>
    <w:rsid w:val="00ED164C"/>
    <w:rsid w:val="00ED28C2"/>
    <w:rsid w:val="00ED5C88"/>
    <w:rsid w:val="00ED62F3"/>
    <w:rsid w:val="00EE0ACC"/>
    <w:rsid w:val="00EE0EB8"/>
    <w:rsid w:val="00EE134E"/>
    <w:rsid w:val="00EE2492"/>
    <w:rsid w:val="00EE33DB"/>
    <w:rsid w:val="00EE4A89"/>
    <w:rsid w:val="00EE5E8C"/>
    <w:rsid w:val="00EF0BEF"/>
    <w:rsid w:val="00EF11E0"/>
    <w:rsid w:val="00EF36AB"/>
    <w:rsid w:val="00EF3941"/>
    <w:rsid w:val="00EF4129"/>
    <w:rsid w:val="00EF6E3E"/>
    <w:rsid w:val="00EF7CF8"/>
    <w:rsid w:val="00F00217"/>
    <w:rsid w:val="00F00428"/>
    <w:rsid w:val="00F02126"/>
    <w:rsid w:val="00F036AF"/>
    <w:rsid w:val="00F0614E"/>
    <w:rsid w:val="00F1329C"/>
    <w:rsid w:val="00F154A7"/>
    <w:rsid w:val="00F20408"/>
    <w:rsid w:val="00F20859"/>
    <w:rsid w:val="00F20924"/>
    <w:rsid w:val="00F20DFB"/>
    <w:rsid w:val="00F20EF9"/>
    <w:rsid w:val="00F2257C"/>
    <w:rsid w:val="00F2573E"/>
    <w:rsid w:val="00F3232C"/>
    <w:rsid w:val="00F3337C"/>
    <w:rsid w:val="00F33704"/>
    <w:rsid w:val="00F33A62"/>
    <w:rsid w:val="00F352EC"/>
    <w:rsid w:val="00F3728D"/>
    <w:rsid w:val="00F41C75"/>
    <w:rsid w:val="00F45B49"/>
    <w:rsid w:val="00F45C92"/>
    <w:rsid w:val="00F50409"/>
    <w:rsid w:val="00F5492F"/>
    <w:rsid w:val="00F55AAA"/>
    <w:rsid w:val="00F65F34"/>
    <w:rsid w:val="00F673C1"/>
    <w:rsid w:val="00F677D5"/>
    <w:rsid w:val="00F67A50"/>
    <w:rsid w:val="00F70B26"/>
    <w:rsid w:val="00F7144F"/>
    <w:rsid w:val="00F7670A"/>
    <w:rsid w:val="00F76AFD"/>
    <w:rsid w:val="00F83E18"/>
    <w:rsid w:val="00F865C7"/>
    <w:rsid w:val="00F87693"/>
    <w:rsid w:val="00F90241"/>
    <w:rsid w:val="00F90A15"/>
    <w:rsid w:val="00F90BEB"/>
    <w:rsid w:val="00F91A8F"/>
    <w:rsid w:val="00F92C5D"/>
    <w:rsid w:val="00F9311E"/>
    <w:rsid w:val="00F95C62"/>
    <w:rsid w:val="00F973BB"/>
    <w:rsid w:val="00FA1AFF"/>
    <w:rsid w:val="00FA2918"/>
    <w:rsid w:val="00FA29B6"/>
    <w:rsid w:val="00FA63C7"/>
    <w:rsid w:val="00FA7132"/>
    <w:rsid w:val="00FB1CDA"/>
    <w:rsid w:val="00FB45CE"/>
    <w:rsid w:val="00FB4939"/>
    <w:rsid w:val="00FB6690"/>
    <w:rsid w:val="00FB74BF"/>
    <w:rsid w:val="00FC12BC"/>
    <w:rsid w:val="00FC3B2B"/>
    <w:rsid w:val="00FD06A3"/>
    <w:rsid w:val="00FD1B08"/>
    <w:rsid w:val="00FD27D1"/>
    <w:rsid w:val="00FD33D3"/>
    <w:rsid w:val="00FD5850"/>
    <w:rsid w:val="00FE23E8"/>
    <w:rsid w:val="00FE5992"/>
    <w:rsid w:val="00FE5A7C"/>
    <w:rsid w:val="00FF0673"/>
    <w:rsid w:val="00FF1B68"/>
    <w:rsid w:val="00FF285A"/>
    <w:rsid w:val="00FF31D8"/>
    <w:rsid w:val="00FF3B3B"/>
    <w:rsid w:val="00FF66BA"/>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31229"/>
    <w:rPr>
      <w:lang w:val="fr-FR"/>
    </w:rPr>
  </w:style>
  <w:style w:type="character" w:styleId="Policepardfaut" w:default="1">
    <w:name w:val="Default Paragraph Font"/>
    <w:uiPriority w:val="1"/>
    <w:semiHidden/>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qFormat/>
    <w:rsid w:val="00CD1319"/>
    <w:rPr>
      <w:b/>
      <w:bCs/>
    </w:rPr>
  </w:style>
  <w:style w:type="paragraph" w:styleId="Paragraphedeliste">
    <w:name w:val="List Paragraph"/>
    <w:basedOn w:val="Normal"/>
    <w:uiPriority w:val="34"/>
    <w:qFormat/>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styleId="CommentaireCar" w:customStyle="1">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styleId="ObjetducommentaireCar" w:customStyle="1">
    <w:name w:val="Objet du commentaire Car"/>
    <w:basedOn w:val="CommentaireCar"/>
    <w:link w:val="Objetducommentaire"/>
    <w:uiPriority w:val="99"/>
    <w:semiHidden/>
    <w:rsid w:val="007B5C72"/>
    <w:rPr>
      <w:b/>
      <w:bCs/>
      <w:sz w:val="20"/>
      <w:szCs w:val="20"/>
    </w:rPr>
  </w:style>
  <w:style w:type="character" w:styleId="cf01" w:customStyle="1">
    <w:name w:val="cf01"/>
    <w:basedOn w:val="Policepardfaut"/>
    <w:rsid w:val="001D41D7"/>
    <w:rPr>
      <w:rFonts w:hint="default" w:ascii="Segoe UI" w:hAnsi="Segoe UI" w:cs="Segoe UI"/>
      <w:b/>
      <w:bCs/>
      <w:sz w:val="18"/>
      <w:szCs w:val="18"/>
    </w:rPr>
  </w:style>
  <w:style w:type="paragraph" w:styleId="En-tte">
    <w:name w:val="header"/>
    <w:basedOn w:val="Normal"/>
    <w:link w:val="En-tteCar"/>
    <w:uiPriority w:val="99"/>
    <w:unhideWhenUsed/>
    <w:rsid w:val="0075626B"/>
    <w:pPr>
      <w:tabs>
        <w:tab w:val="center" w:pos="4703"/>
        <w:tab w:val="right" w:pos="9406"/>
      </w:tabs>
      <w:spacing w:after="0" w:line="240" w:lineRule="auto"/>
    </w:pPr>
  </w:style>
  <w:style w:type="character" w:styleId="En-tteCar" w:customStyle="1">
    <w:name w:val="En-tête Car"/>
    <w:basedOn w:val="Policepardfaut"/>
    <w:link w:val="En-tte"/>
    <w:uiPriority w:val="99"/>
    <w:rsid w:val="0075626B"/>
  </w:style>
  <w:style w:type="paragraph" w:styleId="Pieddepage">
    <w:name w:val="footer"/>
    <w:basedOn w:val="Normal"/>
    <w:link w:val="PieddepageCar"/>
    <w:uiPriority w:val="99"/>
    <w:unhideWhenUsed/>
    <w:rsid w:val="0075626B"/>
    <w:pPr>
      <w:tabs>
        <w:tab w:val="center" w:pos="4703"/>
        <w:tab w:val="right" w:pos="9406"/>
      </w:tabs>
      <w:spacing w:after="0" w:line="240" w:lineRule="auto"/>
    </w:pPr>
  </w:style>
  <w:style w:type="character" w:styleId="PieddepageCar" w:customStyle="1">
    <w:name w:val="Pied de page Car"/>
    <w:basedOn w:val="Policepardfaut"/>
    <w:link w:val="Pieddepage"/>
    <w:uiPriority w:val="99"/>
    <w:rsid w:val="0075626B"/>
  </w:style>
  <w:style w:type="paragraph" w:styleId="Bibliographie">
    <w:name w:val="Bibliography"/>
    <w:basedOn w:val="Normal"/>
    <w:next w:val="Normal"/>
    <w:uiPriority w:val="37"/>
    <w:unhideWhenUsed/>
    <w:rsid w:val="00C12C5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bdourahmane DIALLO</dc:creator>
  <keywords/>
  <dc:description/>
  <lastModifiedBy>Abdourahmane DIALLO</lastModifiedBy>
  <revision>1288</revision>
  <dcterms:created xsi:type="dcterms:W3CDTF">2024-01-16T08:05:00.0000000Z</dcterms:created>
  <dcterms:modified xsi:type="dcterms:W3CDTF">2024-02-20T12:38:19.316181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0"&gt;&lt;session id="CuZ3xQRE"/&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